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C9F64" w14:textId="77777777" w:rsidR="007F7109" w:rsidRPr="008B5835" w:rsidRDefault="00551D82" w:rsidP="008B5835">
      <w:pPr>
        <w:pBdr>
          <w:top w:val="nil"/>
          <w:left w:val="nil"/>
          <w:bottom w:val="nil"/>
          <w:right w:val="nil"/>
          <w:between w:val="nil"/>
        </w:pBdr>
        <w:rPr>
          <w:color w:val="000000" w:themeColor="text1"/>
        </w:rPr>
      </w:pPr>
      <w:r w:rsidRPr="008B5835">
        <w:rPr>
          <w:b/>
          <w:color w:val="000000" w:themeColor="text1"/>
        </w:rPr>
        <w:t>TITLE:</w:t>
      </w:r>
      <w:r w:rsidRPr="008B5835">
        <w:rPr>
          <w:color w:val="000000" w:themeColor="text1"/>
        </w:rPr>
        <w:t xml:space="preserve"> </w:t>
      </w:r>
    </w:p>
    <w:p w14:paraId="06C0C87E" w14:textId="0C8063C0" w:rsidR="006E4797" w:rsidRPr="008B5835" w:rsidRDefault="007F7109" w:rsidP="008B5835">
      <w:pPr>
        <w:rPr>
          <w:color w:val="000000" w:themeColor="text1"/>
        </w:rPr>
      </w:pPr>
      <w:r w:rsidRPr="008B5835">
        <w:rPr>
          <w:color w:val="000000" w:themeColor="text1"/>
        </w:rPr>
        <w:t xml:space="preserve">Soft </w:t>
      </w:r>
      <w:r w:rsidR="00B04C88" w:rsidRPr="008B5835">
        <w:rPr>
          <w:color w:val="000000" w:themeColor="text1"/>
        </w:rPr>
        <w:t>Pneumatic Robot Modulates Graph Theory Metrics of Brain Network for Hand Rehabilitation After Stroke</w:t>
      </w:r>
    </w:p>
    <w:p w14:paraId="6549C0A4" w14:textId="77777777" w:rsidR="007F7109" w:rsidRPr="008B5835" w:rsidRDefault="007F7109" w:rsidP="008B5835">
      <w:pPr>
        <w:pBdr>
          <w:top w:val="nil"/>
          <w:left w:val="nil"/>
          <w:bottom w:val="nil"/>
          <w:right w:val="nil"/>
          <w:between w:val="nil"/>
        </w:pBdr>
        <w:rPr>
          <w:color w:val="000000" w:themeColor="text1"/>
        </w:rPr>
      </w:pPr>
    </w:p>
    <w:p w14:paraId="2CD8481E" w14:textId="16D0B467" w:rsidR="006E4797" w:rsidRPr="008B5835" w:rsidRDefault="00551D82" w:rsidP="008B5835">
      <w:pPr>
        <w:rPr>
          <w:color w:val="000000" w:themeColor="text1"/>
        </w:rPr>
      </w:pPr>
      <w:r w:rsidRPr="008B5835">
        <w:rPr>
          <w:b/>
          <w:color w:val="000000" w:themeColor="text1"/>
        </w:rPr>
        <w:t>AUTHORS AND AFFILIATIONS:</w:t>
      </w:r>
      <w:r w:rsidRPr="008B5835">
        <w:rPr>
          <w:b/>
          <w:color w:val="FF0000"/>
        </w:rPr>
        <w:t xml:space="preserve"> </w:t>
      </w:r>
    </w:p>
    <w:p w14:paraId="74E9894F" w14:textId="79F96B9B" w:rsidR="004F4AC7" w:rsidRPr="008B5835" w:rsidRDefault="004F4AC7" w:rsidP="008B5835">
      <w:pPr>
        <w:rPr>
          <w:color w:val="000000" w:themeColor="text1"/>
        </w:rPr>
      </w:pPr>
      <w:r w:rsidRPr="008B5835">
        <w:rPr>
          <w:color w:val="000000" w:themeColor="text1"/>
        </w:rPr>
        <w:t>Ze-Jian Chen</w:t>
      </w:r>
      <w:r w:rsidRPr="008B5835">
        <w:rPr>
          <w:color w:val="000000" w:themeColor="text1"/>
          <w:vertAlign w:val="superscript"/>
        </w:rPr>
        <w:t>1</w:t>
      </w:r>
      <w:r w:rsidRPr="008B5835">
        <w:rPr>
          <w:color w:val="000000" w:themeColor="text1"/>
        </w:rPr>
        <w:t>, Jun-Wen Xia</w:t>
      </w:r>
      <w:r w:rsidRPr="008B5835">
        <w:rPr>
          <w:color w:val="000000" w:themeColor="text1"/>
          <w:vertAlign w:val="superscript"/>
        </w:rPr>
        <w:t>1</w:t>
      </w:r>
      <w:r w:rsidRPr="008B5835">
        <w:rPr>
          <w:color w:val="000000" w:themeColor="text1"/>
        </w:rPr>
        <w:t>, Nan Xia</w:t>
      </w:r>
      <w:r w:rsidRPr="008B5835">
        <w:rPr>
          <w:color w:val="000000" w:themeColor="text1"/>
          <w:vertAlign w:val="superscript"/>
        </w:rPr>
        <w:t>1</w:t>
      </w:r>
      <w:r w:rsidRPr="008B5835">
        <w:rPr>
          <w:color w:val="000000" w:themeColor="text1"/>
        </w:rPr>
        <w:t>, Ming-Hui Gu</w:t>
      </w:r>
      <w:r w:rsidRPr="008B5835">
        <w:rPr>
          <w:color w:val="000000" w:themeColor="text1"/>
          <w:vertAlign w:val="superscript"/>
        </w:rPr>
        <w:t>1</w:t>
      </w:r>
      <w:r w:rsidRPr="008B5835">
        <w:rPr>
          <w:color w:val="000000" w:themeColor="text1"/>
        </w:rPr>
        <w:t>, Jia-Hui Bian</w:t>
      </w:r>
      <w:r w:rsidRPr="008B5835">
        <w:rPr>
          <w:color w:val="000000" w:themeColor="text1"/>
          <w:vertAlign w:val="superscript"/>
        </w:rPr>
        <w:t>2</w:t>
      </w:r>
      <w:r w:rsidRPr="008B5835">
        <w:rPr>
          <w:color w:val="000000" w:themeColor="text1"/>
        </w:rPr>
        <w:t xml:space="preserve">, </w:t>
      </w:r>
      <w:r w:rsidR="00BA1887" w:rsidRPr="008B5835">
        <w:rPr>
          <w:color w:val="000000" w:themeColor="text1"/>
        </w:rPr>
        <w:t>Zhi-Bing Dong</w:t>
      </w:r>
      <w:r w:rsidR="00BA1887" w:rsidRPr="008B5835">
        <w:rPr>
          <w:color w:val="000000" w:themeColor="text1"/>
          <w:vertAlign w:val="superscript"/>
        </w:rPr>
        <w:t>1</w:t>
      </w:r>
      <w:r w:rsidR="00BA1887" w:rsidRPr="008B5835">
        <w:rPr>
          <w:color w:val="000000" w:themeColor="text1"/>
        </w:rPr>
        <w:t>, Sheng</w:t>
      </w:r>
      <w:r w:rsidR="00CB1FB3" w:rsidRPr="008B5835">
        <w:rPr>
          <w:color w:val="000000" w:themeColor="text1"/>
        </w:rPr>
        <w:t>-Q</w:t>
      </w:r>
      <w:r w:rsidR="00BA1887" w:rsidRPr="008B5835">
        <w:rPr>
          <w:color w:val="000000" w:themeColor="text1"/>
        </w:rPr>
        <w:t>iang Wang</w:t>
      </w:r>
      <w:r w:rsidR="00BA1887" w:rsidRPr="008B5835">
        <w:rPr>
          <w:color w:val="000000" w:themeColor="text1"/>
          <w:vertAlign w:val="superscript"/>
        </w:rPr>
        <w:t>1</w:t>
      </w:r>
      <w:r w:rsidR="00BA1887" w:rsidRPr="008B5835">
        <w:rPr>
          <w:color w:val="000000" w:themeColor="text1"/>
        </w:rPr>
        <w:t xml:space="preserve">, </w:t>
      </w:r>
      <w:r w:rsidRPr="008B5835">
        <w:rPr>
          <w:color w:val="000000" w:themeColor="text1"/>
        </w:rPr>
        <w:t>Qiong Yang</w:t>
      </w:r>
      <w:r w:rsidRPr="008B5835">
        <w:rPr>
          <w:color w:val="000000" w:themeColor="text1"/>
          <w:vertAlign w:val="superscript"/>
        </w:rPr>
        <w:t>1</w:t>
      </w:r>
      <w:r w:rsidRPr="008B5835">
        <w:rPr>
          <w:color w:val="000000" w:themeColor="text1"/>
        </w:rPr>
        <w:t>, Zhi-Wei Tang</w:t>
      </w:r>
      <w:r w:rsidRPr="008B5835">
        <w:rPr>
          <w:color w:val="000000" w:themeColor="text1"/>
          <w:vertAlign w:val="superscript"/>
        </w:rPr>
        <w:t>1</w:t>
      </w:r>
      <w:r w:rsidRPr="008B5835">
        <w:rPr>
          <w:color w:val="000000" w:themeColor="text1"/>
        </w:rPr>
        <w:t xml:space="preserve">*, </w:t>
      </w:r>
      <w:r w:rsidR="00413EAA" w:rsidRPr="008B5835">
        <w:rPr>
          <w:color w:val="000000" w:themeColor="text1"/>
        </w:rPr>
        <w:t>Jiang Xu</w:t>
      </w:r>
      <w:r w:rsidR="00413EAA" w:rsidRPr="008B5835">
        <w:rPr>
          <w:color w:val="000000" w:themeColor="text1"/>
          <w:vertAlign w:val="superscript"/>
        </w:rPr>
        <w:t>1</w:t>
      </w:r>
      <w:r w:rsidR="00413EAA" w:rsidRPr="008B5835">
        <w:rPr>
          <w:color w:val="000000" w:themeColor="text1"/>
        </w:rPr>
        <w:t xml:space="preserve">, </w:t>
      </w:r>
      <w:r w:rsidRPr="008B5835">
        <w:rPr>
          <w:color w:val="000000" w:themeColor="text1"/>
        </w:rPr>
        <w:t>Yong Chen</w:t>
      </w:r>
      <w:r w:rsidRPr="008B5835">
        <w:rPr>
          <w:color w:val="000000" w:themeColor="text1"/>
          <w:vertAlign w:val="superscript"/>
        </w:rPr>
        <w:t>1</w:t>
      </w:r>
      <w:r w:rsidRPr="008B5835">
        <w:rPr>
          <w:color w:val="000000" w:themeColor="text1"/>
        </w:rPr>
        <w:t>*</w:t>
      </w:r>
    </w:p>
    <w:p w14:paraId="1FECBCF0" w14:textId="77777777" w:rsidR="006C0B80" w:rsidRPr="008B5835" w:rsidRDefault="006C0B80" w:rsidP="008B5835">
      <w:pPr>
        <w:rPr>
          <w:color w:val="000000" w:themeColor="text1"/>
        </w:rPr>
      </w:pPr>
    </w:p>
    <w:p w14:paraId="78E10BBE" w14:textId="60FA22AD" w:rsidR="004F4AC7" w:rsidRPr="008B5835" w:rsidRDefault="004F4AC7" w:rsidP="008B5835">
      <w:pPr>
        <w:rPr>
          <w:color w:val="000000" w:themeColor="text1"/>
        </w:rPr>
      </w:pPr>
      <w:r w:rsidRPr="008B5835">
        <w:rPr>
          <w:color w:val="000000" w:themeColor="text1"/>
          <w:vertAlign w:val="superscript"/>
        </w:rPr>
        <w:t>1</w:t>
      </w:r>
      <w:r w:rsidRPr="008B5835">
        <w:rPr>
          <w:color w:val="000000" w:themeColor="text1"/>
        </w:rPr>
        <w:t>Department of Rehabilitation Medicine, Tongji Hospital, Tongji Medical College, Huazhong University of Science and Technology, Wuhan, China</w:t>
      </w:r>
    </w:p>
    <w:p w14:paraId="410D17A2" w14:textId="0F2EB4AA" w:rsidR="004F4AC7" w:rsidRPr="008B5835" w:rsidRDefault="004F4AC7" w:rsidP="008B5835">
      <w:pPr>
        <w:rPr>
          <w:color w:val="000000" w:themeColor="text1"/>
          <w:lang w:eastAsia="zh-CN"/>
        </w:rPr>
      </w:pPr>
      <w:r w:rsidRPr="008B5835">
        <w:rPr>
          <w:color w:val="000000" w:themeColor="text1"/>
          <w:vertAlign w:val="superscript"/>
          <w:lang w:eastAsia="zh-CN"/>
        </w:rPr>
        <w:t>2</w:t>
      </w:r>
      <w:r w:rsidR="00177A1F" w:rsidRPr="008B5835">
        <w:rPr>
          <w:color w:val="000000" w:themeColor="text1"/>
          <w:lang w:eastAsia="zh-CN"/>
        </w:rPr>
        <w:t>College of Sports Medicine, Wuhan Sports University, Wuhan, China</w:t>
      </w:r>
    </w:p>
    <w:p w14:paraId="0225E63C" w14:textId="77777777" w:rsidR="0038533B" w:rsidRPr="008B5835" w:rsidRDefault="0038533B" w:rsidP="008B5835">
      <w:pPr>
        <w:rPr>
          <w:color w:val="000000" w:themeColor="text1"/>
          <w:lang w:eastAsia="zh-CN"/>
        </w:rPr>
      </w:pPr>
    </w:p>
    <w:p w14:paraId="0A261D46" w14:textId="57AA4BB1" w:rsidR="0038533B" w:rsidRPr="008B5835" w:rsidRDefault="0038533B" w:rsidP="008B5835">
      <w:pPr>
        <w:rPr>
          <w:color w:val="000000" w:themeColor="text1"/>
          <w:lang w:eastAsia="zh-CN"/>
        </w:rPr>
      </w:pPr>
      <w:r w:rsidRPr="008B5835">
        <w:rPr>
          <w:color w:val="000000" w:themeColor="text1"/>
          <w:lang w:eastAsia="zh-CN"/>
        </w:rPr>
        <w:t>Email addresses of the co</w:t>
      </w:r>
      <w:r w:rsidR="003826A8" w:rsidRPr="008B5835">
        <w:rPr>
          <w:color w:val="000000" w:themeColor="text1"/>
          <w:lang w:eastAsia="zh-CN"/>
        </w:rPr>
        <w:t>-authors:</w:t>
      </w:r>
    </w:p>
    <w:p w14:paraId="022535E8" w14:textId="5C01DE8F" w:rsidR="003826A8" w:rsidRDefault="003826A8" w:rsidP="008B5835">
      <w:pPr>
        <w:rPr>
          <w:color w:val="000000" w:themeColor="text1"/>
          <w:lang w:eastAsia="zh-CN"/>
        </w:rPr>
      </w:pPr>
      <w:r w:rsidRPr="008B5835">
        <w:rPr>
          <w:color w:val="000000" w:themeColor="text1"/>
        </w:rPr>
        <w:t>Ze-Jian Chen</w:t>
      </w:r>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7" w:history="1">
        <w:r w:rsidR="00376C22" w:rsidRPr="00303845">
          <w:rPr>
            <w:rStyle w:val="a5"/>
          </w:rPr>
          <w:t>zjchen@hust.edu.cn</w:t>
        </w:r>
      </w:hyperlink>
      <w:r w:rsidR="00976E26" w:rsidRPr="008B5835">
        <w:rPr>
          <w:color w:val="000000" w:themeColor="text1"/>
          <w:lang w:eastAsia="zh-CN"/>
        </w:rPr>
        <w:t>)</w:t>
      </w:r>
    </w:p>
    <w:p w14:paraId="60144396" w14:textId="048477D5" w:rsidR="003826A8" w:rsidRDefault="003826A8" w:rsidP="008B5835">
      <w:pPr>
        <w:rPr>
          <w:color w:val="000000" w:themeColor="text1"/>
          <w:lang w:eastAsia="zh-CN"/>
        </w:rPr>
      </w:pPr>
      <w:r w:rsidRPr="008B5835">
        <w:rPr>
          <w:color w:val="000000" w:themeColor="text1"/>
        </w:rPr>
        <w:t>Jun-Wen Xia</w:t>
      </w:r>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8" w:history="1">
        <w:r w:rsidR="00376C22" w:rsidRPr="00303845">
          <w:rPr>
            <w:rStyle w:val="a5"/>
          </w:rPr>
          <w:t>jwxia@tjh.tjmu.edu.cn</w:t>
        </w:r>
      </w:hyperlink>
      <w:r w:rsidR="00976E26" w:rsidRPr="008B5835">
        <w:rPr>
          <w:color w:val="000000" w:themeColor="text1"/>
          <w:lang w:eastAsia="zh-CN"/>
        </w:rPr>
        <w:t>)</w:t>
      </w:r>
    </w:p>
    <w:p w14:paraId="471CD7E7" w14:textId="2645766A" w:rsidR="003826A8" w:rsidRDefault="003826A8" w:rsidP="008B5835">
      <w:pPr>
        <w:rPr>
          <w:color w:val="000000" w:themeColor="text1"/>
          <w:lang w:eastAsia="zh-CN"/>
        </w:rPr>
      </w:pPr>
      <w:r w:rsidRPr="008B5835">
        <w:rPr>
          <w:color w:val="000000" w:themeColor="text1"/>
        </w:rPr>
        <w:t>Nan Xia</w:t>
      </w:r>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9" w:history="1">
        <w:r w:rsidR="00376C22" w:rsidRPr="00303845">
          <w:rPr>
            <w:rStyle w:val="a5"/>
          </w:rPr>
          <w:t>xianan@tjh.tjmu.edu.cn</w:t>
        </w:r>
      </w:hyperlink>
      <w:r w:rsidR="00976E26" w:rsidRPr="008B5835">
        <w:rPr>
          <w:color w:val="000000" w:themeColor="text1"/>
          <w:lang w:eastAsia="zh-CN"/>
        </w:rPr>
        <w:t>)</w:t>
      </w:r>
    </w:p>
    <w:p w14:paraId="190E0501" w14:textId="2777055B" w:rsidR="003826A8" w:rsidRDefault="003826A8" w:rsidP="008B5835">
      <w:pPr>
        <w:rPr>
          <w:color w:val="000000" w:themeColor="text1"/>
          <w:lang w:eastAsia="zh-CN"/>
        </w:rPr>
      </w:pPr>
      <w:r w:rsidRPr="008B5835">
        <w:rPr>
          <w:color w:val="000000" w:themeColor="text1"/>
        </w:rPr>
        <w:t>Ming-Hui Gu</w:t>
      </w:r>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10" w:history="1">
        <w:r w:rsidR="00376C22" w:rsidRPr="00303845">
          <w:rPr>
            <w:rStyle w:val="a5"/>
          </w:rPr>
          <w:t>guminghui@tjh.tjmu.edu.cn</w:t>
        </w:r>
      </w:hyperlink>
      <w:r w:rsidR="00976E26" w:rsidRPr="008B5835">
        <w:rPr>
          <w:color w:val="000000" w:themeColor="text1"/>
          <w:lang w:eastAsia="zh-CN"/>
        </w:rPr>
        <w:t>)</w:t>
      </w:r>
    </w:p>
    <w:p w14:paraId="5DB6839C" w14:textId="5F251740" w:rsidR="003826A8" w:rsidRDefault="003826A8" w:rsidP="008B5835">
      <w:pPr>
        <w:rPr>
          <w:color w:val="000000" w:themeColor="text1"/>
          <w:lang w:eastAsia="zh-CN"/>
        </w:rPr>
      </w:pPr>
      <w:r w:rsidRPr="008B5835">
        <w:rPr>
          <w:color w:val="000000" w:themeColor="text1"/>
        </w:rPr>
        <w:t xml:space="preserve">Jia-Hui </w:t>
      </w:r>
      <w:proofErr w:type="spellStart"/>
      <w:r w:rsidRPr="008B5835">
        <w:rPr>
          <w:color w:val="000000" w:themeColor="text1"/>
        </w:rPr>
        <w:t>Bian</w:t>
      </w:r>
      <w:proofErr w:type="spellEnd"/>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11" w:history="1">
        <w:r w:rsidR="00376C22" w:rsidRPr="00303845">
          <w:rPr>
            <w:rStyle w:val="a5"/>
          </w:rPr>
          <w:t>15084853778@163.com</w:t>
        </w:r>
      </w:hyperlink>
      <w:r w:rsidR="00976E26" w:rsidRPr="008B5835">
        <w:rPr>
          <w:color w:val="000000" w:themeColor="text1"/>
          <w:lang w:eastAsia="zh-CN"/>
        </w:rPr>
        <w:t>)</w:t>
      </w:r>
    </w:p>
    <w:p w14:paraId="5E70A507" w14:textId="651CF131" w:rsidR="003826A8" w:rsidRDefault="003826A8" w:rsidP="008B5835">
      <w:pPr>
        <w:rPr>
          <w:color w:val="000000" w:themeColor="text1"/>
          <w:lang w:eastAsia="zh-CN"/>
        </w:rPr>
      </w:pPr>
      <w:r w:rsidRPr="008B5835">
        <w:rPr>
          <w:color w:val="000000" w:themeColor="text1"/>
        </w:rPr>
        <w:t>Zhi-Bing Dong</w:t>
      </w:r>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12" w:history="1">
        <w:r w:rsidR="00376C22" w:rsidRPr="00303845">
          <w:rPr>
            <w:rStyle w:val="a5"/>
          </w:rPr>
          <w:t>dongzhibing@tjh.tjmu.edu.cn</w:t>
        </w:r>
      </w:hyperlink>
      <w:r w:rsidR="00976E26" w:rsidRPr="008B5835">
        <w:rPr>
          <w:color w:val="000000" w:themeColor="text1"/>
          <w:lang w:eastAsia="zh-CN"/>
        </w:rPr>
        <w:t>)</w:t>
      </w:r>
    </w:p>
    <w:p w14:paraId="38CA2DB3" w14:textId="4D950B38" w:rsidR="003826A8" w:rsidRDefault="003826A8" w:rsidP="008B5835">
      <w:pPr>
        <w:rPr>
          <w:color w:val="000000" w:themeColor="text1"/>
          <w:lang w:eastAsia="zh-CN"/>
        </w:rPr>
      </w:pPr>
      <w:r w:rsidRPr="008B5835">
        <w:rPr>
          <w:color w:val="000000" w:themeColor="text1"/>
        </w:rPr>
        <w:t>Sheng-Qiang Wang</w:t>
      </w:r>
      <w:r w:rsidR="00976E26" w:rsidRPr="008B5835">
        <w:rPr>
          <w:color w:val="000000" w:themeColor="text1"/>
          <w:lang w:eastAsia="zh-CN"/>
        </w:rPr>
        <w:tab/>
      </w:r>
      <w:r w:rsidR="00976E26" w:rsidRPr="008B5835">
        <w:rPr>
          <w:color w:val="000000" w:themeColor="text1"/>
          <w:lang w:eastAsia="zh-CN"/>
        </w:rPr>
        <w:tab/>
        <w:t>(</w:t>
      </w:r>
      <w:hyperlink r:id="rId13" w:history="1">
        <w:r w:rsidR="00376C22" w:rsidRPr="00303845">
          <w:rPr>
            <w:rStyle w:val="a5"/>
            <w:lang w:eastAsia="zh-CN"/>
          </w:rPr>
          <w:t>wsqsunny@163.com</w:t>
        </w:r>
      </w:hyperlink>
      <w:r w:rsidR="00976E26" w:rsidRPr="008B5835">
        <w:rPr>
          <w:color w:val="000000" w:themeColor="text1"/>
          <w:lang w:eastAsia="zh-CN"/>
        </w:rPr>
        <w:t>)</w:t>
      </w:r>
    </w:p>
    <w:p w14:paraId="766B28F0" w14:textId="0A043599" w:rsidR="003826A8" w:rsidRDefault="003826A8" w:rsidP="008B5835">
      <w:pPr>
        <w:rPr>
          <w:color w:val="000000" w:themeColor="text1"/>
          <w:lang w:eastAsia="zh-CN"/>
        </w:rPr>
      </w:pPr>
      <w:r w:rsidRPr="008B5835">
        <w:rPr>
          <w:color w:val="000000" w:themeColor="text1"/>
        </w:rPr>
        <w:t>Qiong Yang</w:t>
      </w:r>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14" w:history="1">
        <w:r w:rsidR="00376C22" w:rsidRPr="00303845">
          <w:rPr>
            <w:rStyle w:val="a5"/>
            <w:lang w:eastAsia="zh-CN"/>
          </w:rPr>
          <w:t>aqqsheep@163.com</w:t>
        </w:r>
      </w:hyperlink>
      <w:r w:rsidR="00976E26" w:rsidRPr="008B5835">
        <w:rPr>
          <w:color w:val="000000" w:themeColor="text1"/>
          <w:lang w:eastAsia="zh-CN"/>
        </w:rPr>
        <w:t>)</w:t>
      </w:r>
    </w:p>
    <w:p w14:paraId="488A77B8" w14:textId="34458DEA" w:rsidR="0055585C" w:rsidRDefault="0055585C" w:rsidP="008B5835">
      <w:pPr>
        <w:rPr>
          <w:color w:val="000000" w:themeColor="text1"/>
          <w:lang w:eastAsia="zh-CN"/>
        </w:rPr>
      </w:pPr>
      <w:r w:rsidRPr="008B5835">
        <w:rPr>
          <w:color w:val="000000" w:themeColor="text1"/>
        </w:rPr>
        <w:t>Jiang Xu</w:t>
      </w:r>
      <w:r w:rsidR="00976E26" w:rsidRPr="008B5835">
        <w:rPr>
          <w:color w:val="000000" w:themeColor="text1"/>
          <w:lang w:eastAsia="zh-CN"/>
        </w:rPr>
        <w:tab/>
      </w:r>
      <w:r w:rsidR="00976E26" w:rsidRPr="008B5835">
        <w:rPr>
          <w:color w:val="000000" w:themeColor="text1"/>
          <w:lang w:eastAsia="zh-CN"/>
        </w:rPr>
        <w:tab/>
      </w:r>
      <w:r w:rsidR="00976E26" w:rsidRPr="008B5835">
        <w:rPr>
          <w:color w:val="000000" w:themeColor="text1"/>
          <w:lang w:eastAsia="zh-CN"/>
        </w:rPr>
        <w:tab/>
        <w:t>(</w:t>
      </w:r>
      <w:hyperlink r:id="rId15" w:history="1">
        <w:r w:rsidR="00376C22" w:rsidRPr="00303845">
          <w:rPr>
            <w:rStyle w:val="a5"/>
            <w:lang w:eastAsia="zh-CN"/>
          </w:rPr>
          <w:t>xujiang@hust.edu.cn</w:t>
        </w:r>
      </w:hyperlink>
      <w:r w:rsidR="00976E26" w:rsidRPr="008B5835">
        <w:rPr>
          <w:color w:val="000000" w:themeColor="text1"/>
          <w:lang w:eastAsia="zh-CN"/>
        </w:rPr>
        <w:t>)</w:t>
      </w:r>
    </w:p>
    <w:p w14:paraId="4B44B92D" w14:textId="77777777" w:rsidR="003826A8" w:rsidRPr="008B5835" w:rsidRDefault="003826A8" w:rsidP="008B5835">
      <w:pPr>
        <w:rPr>
          <w:color w:val="000000" w:themeColor="text1"/>
        </w:rPr>
      </w:pPr>
    </w:p>
    <w:p w14:paraId="0CC2B27C" w14:textId="41EF082E" w:rsidR="008F2104" w:rsidRPr="008B5835" w:rsidRDefault="009636EE" w:rsidP="008B5835">
      <w:pPr>
        <w:rPr>
          <w:color w:val="000000" w:themeColor="text1"/>
          <w:lang w:eastAsia="zh-CN"/>
        </w:rPr>
      </w:pPr>
      <w:r w:rsidRPr="008B5835">
        <w:rPr>
          <w:color w:val="000000" w:themeColor="text1"/>
        </w:rPr>
        <w:t>*</w:t>
      </w:r>
      <w:r w:rsidR="003826A8" w:rsidRPr="008B5835">
        <w:rPr>
          <w:color w:val="000000" w:themeColor="text1"/>
        </w:rPr>
        <w:t xml:space="preserve">Email addresses </w:t>
      </w:r>
      <w:r w:rsidR="0055585C" w:rsidRPr="008B5835">
        <w:rPr>
          <w:color w:val="000000" w:themeColor="text1"/>
        </w:rPr>
        <w:t>of the c</w:t>
      </w:r>
      <w:r w:rsidR="008F2104" w:rsidRPr="008B5835">
        <w:rPr>
          <w:color w:val="000000" w:themeColor="text1"/>
          <w:lang w:eastAsia="zh-CN"/>
        </w:rPr>
        <w:t>orresponding authors:</w:t>
      </w:r>
    </w:p>
    <w:p w14:paraId="30704F2E" w14:textId="64010077" w:rsidR="008F2104" w:rsidRPr="008B5835" w:rsidRDefault="00C05618" w:rsidP="008B5835">
      <w:pPr>
        <w:rPr>
          <w:color w:val="000000" w:themeColor="text1"/>
          <w:lang w:eastAsia="zh-CN"/>
        </w:rPr>
      </w:pPr>
      <w:r w:rsidRPr="008B5835">
        <w:rPr>
          <w:color w:val="000000" w:themeColor="text1"/>
          <w:lang w:eastAsia="zh-CN"/>
        </w:rPr>
        <w:t>Zhi-Wei Tang</w:t>
      </w:r>
      <w:r w:rsidR="009636EE" w:rsidRPr="008B5835">
        <w:rPr>
          <w:color w:val="000000" w:themeColor="text1"/>
          <w:lang w:eastAsia="zh-CN"/>
        </w:rPr>
        <w:tab/>
      </w:r>
      <w:r w:rsidR="009636EE" w:rsidRPr="008B5835">
        <w:rPr>
          <w:color w:val="000000" w:themeColor="text1"/>
          <w:lang w:eastAsia="zh-CN"/>
        </w:rPr>
        <w:tab/>
      </w:r>
      <w:r w:rsidR="009636EE" w:rsidRPr="008B5835">
        <w:rPr>
          <w:color w:val="000000" w:themeColor="text1"/>
          <w:lang w:eastAsia="zh-CN"/>
        </w:rPr>
        <w:tab/>
        <w:t>(</w:t>
      </w:r>
      <w:hyperlink r:id="rId16" w:history="1">
        <w:r w:rsidR="009636EE" w:rsidRPr="008B5835">
          <w:rPr>
            <w:rStyle w:val="a5"/>
            <w:lang w:eastAsia="zh-CN"/>
          </w:rPr>
          <w:t>zwtang@tjh.tjmu.edu.cn</w:t>
        </w:r>
      </w:hyperlink>
      <w:r w:rsidR="009636EE" w:rsidRPr="008B5835">
        <w:rPr>
          <w:color w:val="000000" w:themeColor="text1"/>
          <w:lang w:eastAsia="zh-CN"/>
        </w:rPr>
        <w:t>)</w:t>
      </w:r>
    </w:p>
    <w:p w14:paraId="2D03E3E2" w14:textId="2DB5409D" w:rsidR="004F4AC7" w:rsidRPr="008B5835" w:rsidRDefault="008F2104" w:rsidP="008B5835">
      <w:pPr>
        <w:rPr>
          <w:color w:val="000000" w:themeColor="text1"/>
          <w:lang w:eastAsia="zh-CN"/>
        </w:rPr>
      </w:pPr>
      <w:r w:rsidRPr="008B5835">
        <w:rPr>
          <w:color w:val="000000" w:themeColor="text1"/>
          <w:lang w:eastAsia="zh-CN"/>
        </w:rPr>
        <w:t>Yong Chen</w:t>
      </w:r>
      <w:r w:rsidR="009636EE" w:rsidRPr="008B5835">
        <w:rPr>
          <w:color w:val="000000" w:themeColor="text1"/>
          <w:lang w:eastAsia="zh-CN"/>
        </w:rPr>
        <w:tab/>
      </w:r>
      <w:r w:rsidR="009636EE" w:rsidRPr="008B5835">
        <w:rPr>
          <w:color w:val="000000" w:themeColor="text1"/>
          <w:lang w:eastAsia="zh-CN"/>
        </w:rPr>
        <w:tab/>
      </w:r>
      <w:r w:rsidR="009636EE" w:rsidRPr="008B5835">
        <w:rPr>
          <w:color w:val="000000" w:themeColor="text1"/>
          <w:lang w:eastAsia="zh-CN"/>
        </w:rPr>
        <w:tab/>
        <w:t>(</w:t>
      </w:r>
      <w:hyperlink r:id="rId17" w:history="1">
        <w:r w:rsidR="009636EE" w:rsidRPr="008B5835">
          <w:rPr>
            <w:rStyle w:val="a5"/>
            <w:lang w:eastAsia="zh-CN"/>
          </w:rPr>
          <w:t>ychen713@163.com</w:t>
        </w:r>
      </w:hyperlink>
      <w:r w:rsidR="009636EE" w:rsidRPr="008B5835">
        <w:rPr>
          <w:color w:val="000000" w:themeColor="text1"/>
          <w:lang w:eastAsia="zh-CN"/>
        </w:rPr>
        <w:t>)</w:t>
      </w:r>
    </w:p>
    <w:p w14:paraId="520DDB45" w14:textId="77777777" w:rsidR="008F2104" w:rsidRPr="008B5835" w:rsidRDefault="008F2104" w:rsidP="008B5835">
      <w:pPr>
        <w:rPr>
          <w:color w:val="000000" w:themeColor="text1"/>
          <w:lang w:eastAsia="zh-CN"/>
        </w:rPr>
      </w:pPr>
    </w:p>
    <w:p w14:paraId="60F3B8D4" w14:textId="1DF9F68A" w:rsidR="006E4797" w:rsidRPr="008B5835" w:rsidRDefault="00551D82" w:rsidP="008B5835">
      <w:pPr>
        <w:rPr>
          <w:color w:val="000000" w:themeColor="text1"/>
        </w:rPr>
      </w:pPr>
      <w:r w:rsidRPr="008B5835">
        <w:rPr>
          <w:b/>
          <w:color w:val="000000" w:themeColor="text1"/>
        </w:rPr>
        <w:t>SUMMARY:</w:t>
      </w:r>
    </w:p>
    <w:p w14:paraId="50F5DDC8" w14:textId="3D70094A" w:rsidR="00A32493" w:rsidRPr="008B5835" w:rsidRDefault="00A32493" w:rsidP="008B5835">
      <w:pPr>
        <w:rPr>
          <w:color w:val="000000" w:themeColor="text1"/>
        </w:rPr>
      </w:pPr>
      <w:r w:rsidRPr="008B5835">
        <w:rPr>
          <w:color w:val="000000" w:themeColor="text1"/>
        </w:rPr>
        <w:t xml:space="preserve">This study explores the effects of a configurable soft pneumatic </w:t>
      </w:r>
      <w:r w:rsidR="00F6141F" w:rsidRPr="008B5835">
        <w:rPr>
          <w:color w:val="000000" w:themeColor="text1"/>
        </w:rPr>
        <w:t>robot</w:t>
      </w:r>
      <w:r w:rsidRPr="008B5835">
        <w:rPr>
          <w:color w:val="000000" w:themeColor="text1"/>
        </w:rPr>
        <w:t xml:space="preserve"> </w:t>
      </w:r>
      <w:r w:rsidR="00BA7652" w:rsidRPr="008B5835">
        <w:rPr>
          <w:color w:val="000000" w:themeColor="text1"/>
          <w:lang w:eastAsia="zh-CN"/>
        </w:rPr>
        <w:t>on</w:t>
      </w:r>
      <w:r w:rsidRPr="008B5835">
        <w:rPr>
          <w:color w:val="000000" w:themeColor="text1"/>
        </w:rPr>
        <w:t xml:space="preserve"> enhancing </w:t>
      </w:r>
      <w:r w:rsidR="0058463E" w:rsidRPr="008B5835">
        <w:rPr>
          <w:color w:val="000000" w:themeColor="text1"/>
        </w:rPr>
        <w:t>whole-brain network topology</w:t>
      </w:r>
      <w:r w:rsidRPr="008B5835">
        <w:rPr>
          <w:color w:val="000000" w:themeColor="text1"/>
        </w:rPr>
        <w:t xml:space="preserve"> post-stroke. </w:t>
      </w:r>
      <w:r w:rsidR="00F6141F" w:rsidRPr="008B5835">
        <w:rPr>
          <w:color w:val="000000" w:themeColor="text1"/>
        </w:rPr>
        <w:t>G</w:t>
      </w:r>
      <w:r w:rsidRPr="008B5835">
        <w:rPr>
          <w:color w:val="000000" w:themeColor="text1"/>
        </w:rPr>
        <w:t xml:space="preserve">raph theory analysis </w:t>
      </w:r>
      <w:r w:rsidR="003A3AA7" w:rsidRPr="008B5835">
        <w:rPr>
          <w:color w:val="000000" w:themeColor="text1"/>
        </w:rPr>
        <w:t xml:space="preserve">indicates </w:t>
      </w:r>
      <w:r w:rsidRPr="008B5835">
        <w:rPr>
          <w:color w:val="000000" w:themeColor="text1"/>
        </w:rPr>
        <w:t xml:space="preserve">significant improvements in clustering coefficient, path length, and global efficiency. Findings highlight the potential of programmable robotic </w:t>
      </w:r>
      <w:r w:rsidR="003937D1" w:rsidRPr="008B5835">
        <w:rPr>
          <w:color w:val="000000" w:themeColor="text1"/>
        </w:rPr>
        <w:t>protocol</w:t>
      </w:r>
      <w:r w:rsidR="00BA7652" w:rsidRPr="008B5835">
        <w:rPr>
          <w:color w:val="000000" w:themeColor="text1"/>
        </w:rPr>
        <w:t>s</w:t>
      </w:r>
      <w:r w:rsidRPr="008B5835">
        <w:rPr>
          <w:color w:val="000000" w:themeColor="text1"/>
        </w:rPr>
        <w:t xml:space="preserve"> to modulate neuroplasticity and optimize functional recovery in stroke rehabilitation.</w:t>
      </w:r>
    </w:p>
    <w:p w14:paraId="74EFC8D7" w14:textId="77777777" w:rsidR="006E4797" w:rsidRPr="008B5835" w:rsidRDefault="006E4797" w:rsidP="008B5835">
      <w:pPr>
        <w:rPr>
          <w:color w:val="000000" w:themeColor="text1"/>
        </w:rPr>
      </w:pPr>
    </w:p>
    <w:p w14:paraId="044086B9" w14:textId="1F104FF0" w:rsidR="007F7109" w:rsidRPr="008B5835" w:rsidRDefault="00551D82" w:rsidP="008B5835">
      <w:pPr>
        <w:rPr>
          <w:color w:val="000000" w:themeColor="text1"/>
        </w:rPr>
      </w:pPr>
      <w:r w:rsidRPr="008B5835">
        <w:rPr>
          <w:b/>
          <w:color w:val="000000" w:themeColor="text1"/>
        </w:rPr>
        <w:t>ABSTRACT:</w:t>
      </w:r>
      <w:r w:rsidRPr="008B5835">
        <w:rPr>
          <w:color w:val="000000" w:themeColor="text1"/>
        </w:rPr>
        <w:t xml:space="preserve"> </w:t>
      </w:r>
    </w:p>
    <w:p w14:paraId="2CF9CD54" w14:textId="140A62CD" w:rsidR="006E4797" w:rsidRPr="008B5835" w:rsidRDefault="00551B90" w:rsidP="008B5835">
      <w:pPr>
        <w:rPr>
          <w:color w:val="000000" w:themeColor="text1"/>
        </w:rPr>
      </w:pPr>
      <w:r w:rsidRPr="008B5835">
        <w:rPr>
          <w:color w:val="000000" w:themeColor="text1"/>
        </w:rPr>
        <w:t xml:space="preserve">Functional restoration of </w:t>
      </w:r>
      <w:r w:rsidR="001C0BCB">
        <w:rPr>
          <w:color w:val="000000" w:themeColor="text1"/>
        </w:rPr>
        <w:t xml:space="preserve">the </w:t>
      </w:r>
      <w:r w:rsidRPr="008B5835">
        <w:rPr>
          <w:color w:val="000000" w:themeColor="text1"/>
        </w:rPr>
        <w:t>cerebral cortex relies on activity-dependent neuroplasticity following stroke. However, o</w:t>
      </w:r>
      <w:r w:rsidR="007F7109" w:rsidRPr="008B5835">
        <w:rPr>
          <w:color w:val="000000" w:themeColor="text1"/>
        </w:rPr>
        <w:t xml:space="preserve">ptimizing robotic rehabilitation for hand recovery remains a significant challenge. This </w:t>
      </w:r>
      <w:r w:rsidRPr="008B5835">
        <w:rPr>
          <w:color w:val="000000" w:themeColor="text1"/>
        </w:rPr>
        <w:t xml:space="preserve">proof-of-concept </w:t>
      </w:r>
      <w:r w:rsidR="007F7109" w:rsidRPr="008B5835">
        <w:rPr>
          <w:color w:val="000000" w:themeColor="text1"/>
        </w:rPr>
        <w:t xml:space="preserve">study investigates the feasibility of a configurable soft pneumatic </w:t>
      </w:r>
      <w:r w:rsidR="00F6141F" w:rsidRPr="008B5835">
        <w:rPr>
          <w:color w:val="000000" w:themeColor="text1"/>
        </w:rPr>
        <w:t>robot</w:t>
      </w:r>
      <w:r w:rsidR="007F7109" w:rsidRPr="008B5835">
        <w:rPr>
          <w:color w:val="000000" w:themeColor="text1"/>
        </w:rPr>
        <w:t xml:space="preserve"> in modulating </w:t>
      </w:r>
      <w:r w:rsidR="001C0BCB">
        <w:rPr>
          <w:color w:val="000000" w:themeColor="text1"/>
        </w:rPr>
        <w:t xml:space="preserve">the </w:t>
      </w:r>
      <w:r w:rsidR="007F7109" w:rsidRPr="008B5835">
        <w:rPr>
          <w:color w:val="000000" w:themeColor="text1"/>
        </w:rPr>
        <w:t>brain network</w:t>
      </w:r>
      <w:r w:rsidR="00EA7BCD" w:rsidRPr="008B5835">
        <w:rPr>
          <w:color w:val="000000" w:themeColor="text1"/>
        </w:rPr>
        <w:t xml:space="preserve"> </w:t>
      </w:r>
      <w:r w:rsidRPr="008B5835">
        <w:rPr>
          <w:color w:val="000000" w:themeColor="text1"/>
        </w:rPr>
        <w:t>among t</w:t>
      </w:r>
      <w:r w:rsidR="007F7109" w:rsidRPr="008B5835">
        <w:rPr>
          <w:color w:val="000000" w:themeColor="text1"/>
        </w:rPr>
        <w:t xml:space="preserve">en </w:t>
      </w:r>
      <w:r w:rsidR="00F4304A" w:rsidRPr="008B5835">
        <w:rPr>
          <w:color w:val="000000" w:themeColor="text1"/>
        </w:rPr>
        <w:t>participants</w:t>
      </w:r>
      <w:r w:rsidR="007F7109" w:rsidRPr="008B5835">
        <w:rPr>
          <w:color w:val="000000" w:themeColor="text1"/>
        </w:rPr>
        <w:t xml:space="preserve"> with hand motor impairments</w:t>
      </w:r>
      <w:r w:rsidR="00F4304A" w:rsidRPr="008B5835">
        <w:rPr>
          <w:color w:val="000000" w:themeColor="text1"/>
        </w:rPr>
        <w:t xml:space="preserve"> after stroke</w:t>
      </w:r>
      <w:r w:rsidRPr="008B5835">
        <w:rPr>
          <w:color w:val="000000" w:themeColor="text1"/>
        </w:rPr>
        <w:t>.</w:t>
      </w:r>
      <w:r w:rsidR="007F7109" w:rsidRPr="008B5835">
        <w:rPr>
          <w:color w:val="000000" w:themeColor="text1"/>
        </w:rPr>
        <w:t xml:space="preserve"> The </w:t>
      </w:r>
      <w:r w:rsidR="008F244F" w:rsidRPr="008B5835">
        <w:rPr>
          <w:color w:val="000000" w:themeColor="text1"/>
        </w:rPr>
        <w:t xml:space="preserve">programmable </w:t>
      </w:r>
      <w:r w:rsidR="007F7109" w:rsidRPr="008B5835">
        <w:rPr>
          <w:color w:val="000000" w:themeColor="text1"/>
        </w:rPr>
        <w:t>robotic intervention</w:t>
      </w:r>
      <w:r w:rsidR="001C0BCB">
        <w:rPr>
          <w:color w:val="000000" w:themeColor="text1"/>
        </w:rPr>
        <w:t xml:space="preserve"> was administered in a randomized sequence for resting-state assessment, slow-mode, and fast-mode robotic therapy by adjusting working mode, action time, and interaction duration</w:t>
      </w:r>
      <w:r w:rsidR="007F7109" w:rsidRPr="008B5835">
        <w:rPr>
          <w:color w:val="000000" w:themeColor="text1"/>
        </w:rPr>
        <w:t xml:space="preserve">. Functional near-infrared spectroscopy (fNIRS) was employed to measure cortical activity and functional connectivity. </w:t>
      </w:r>
      <w:r w:rsidRPr="008B5835">
        <w:rPr>
          <w:color w:val="000000" w:themeColor="text1"/>
        </w:rPr>
        <w:t>Additionally, g</w:t>
      </w:r>
      <w:r w:rsidR="007F7109" w:rsidRPr="008B5835">
        <w:rPr>
          <w:color w:val="000000" w:themeColor="text1"/>
        </w:rPr>
        <w:t>raph theory metrics, including clustering coefficient, average path length, small-</w:t>
      </w:r>
      <w:r w:rsidR="007F7109" w:rsidRPr="008B5835">
        <w:rPr>
          <w:color w:val="000000" w:themeColor="text1"/>
        </w:rPr>
        <w:lastRenderedPageBreak/>
        <w:t>world index, global efficiency, degree centrality, and eigenvector centrality, were derived from fNIRS-based functional connectivity matrices.</w:t>
      </w:r>
      <w:r w:rsidR="007F7109" w:rsidRPr="008B5835">
        <w:rPr>
          <w:color w:val="000000" w:themeColor="text1"/>
          <w:lang w:eastAsia="zh-CN"/>
        </w:rPr>
        <w:t xml:space="preserve"> </w:t>
      </w:r>
      <w:r w:rsidR="00D10C30" w:rsidRPr="008B5835">
        <w:rPr>
          <w:color w:val="000000" w:themeColor="text1"/>
          <w:lang w:eastAsia="zh-CN"/>
        </w:rPr>
        <w:t xml:space="preserve">The results demonstrated that </w:t>
      </w:r>
      <w:r w:rsidR="00D10C30" w:rsidRPr="008B5835">
        <w:rPr>
          <w:color w:val="000000" w:themeColor="text1"/>
        </w:rPr>
        <w:t>r</w:t>
      </w:r>
      <w:r w:rsidR="007F7109" w:rsidRPr="008B5835">
        <w:rPr>
          <w:color w:val="000000" w:themeColor="text1"/>
        </w:rPr>
        <w:t>obotic intervention significantly improved clustering coefficient (</w:t>
      </w:r>
      <w:r w:rsidR="007F7109" w:rsidRPr="008B5835">
        <w:rPr>
          <w:i/>
          <w:iCs/>
          <w:color w:val="000000" w:themeColor="text1"/>
        </w:rPr>
        <w:t>P</w:t>
      </w:r>
      <w:r w:rsidR="007F7109" w:rsidRPr="008B5835">
        <w:rPr>
          <w:color w:val="000000" w:themeColor="text1"/>
        </w:rPr>
        <w:t xml:space="preserve"> = 0.034), average path length (</w:t>
      </w:r>
      <w:r w:rsidR="007F7109" w:rsidRPr="008B5835">
        <w:rPr>
          <w:i/>
          <w:iCs/>
          <w:color w:val="000000" w:themeColor="text1"/>
        </w:rPr>
        <w:t>P</w:t>
      </w:r>
      <w:r w:rsidR="007F7109" w:rsidRPr="008B5835">
        <w:rPr>
          <w:color w:val="000000" w:themeColor="text1"/>
        </w:rPr>
        <w:t xml:space="preserve"> = 0.007), and global efficiency (</w:t>
      </w:r>
      <w:r w:rsidR="007F7109" w:rsidRPr="008B5835">
        <w:rPr>
          <w:i/>
          <w:iCs/>
          <w:color w:val="000000" w:themeColor="text1"/>
        </w:rPr>
        <w:t>P</w:t>
      </w:r>
      <w:r w:rsidR="007F7109" w:rsidRPr="008B5835">
        <w:rPr>
          <w:color w:val="000000" w:themeColor="text1"/>
        </w:rPr>
        <w:t xml:space="preserve"> = 0.001). While small-world index, degree centrality, and eigenvector centrality showed an increasing trend, these differences did not reach statistical significance. </w:t>
      </w:r>
      <w:r w:rsidR="00D10C30" w:rsidRPr="008B5835">
        <w:rPr>
          <w:color w:val="000000" w:themeColor="text1"/>
        </w:rPr>
        <w:t>Moreover, f</w:t>
      </w:r>
      <w:r w:rsidR="007F7109" w:rsidRPr="008B5835">
        <w:rPr>
          <w:color w:val="000000" w:themeColor="text1"/>
        </w:rPr>
        <w:t>ast-mode therapy induced more substantial changes in clustering coefficient compared to slow-mode therapy, suggesting a potentially stronger effect on neural reorganization.</w:t>
      </w:r>
      <w:r w:rsidR="007F7109" w:rsidRPr="008B5835">
        <w:rPr>
          <w:color w:val="000000" w:themeColor="text1"/>
          <w:lang w:eastAsia="zh-CN"/>
        </w:rPr>
        <w:t xml:space="preserve"> </w:t>
      </w:r>
      <w:r w:rsidR="007F7109" w:rsidRPr="008B5835">
        <w:rPr>
          <w:color w:val="000000" w:themeColor="text1"/>
        </w:rPr>
        <w:t xml:space="preserve">These findings </w:t>
      </w:r>
      <w:r w:rsidR="00EA7BCD" w:rsidRPr="008B5835">
        <w:rPr>
          <w:color w:val="000000" w:themeColor="text1"/>
        </w:rPr>
        <w:t xml:space="preserve">preliminarily </w:t>
      </w:r>
      <w:r w:rsidR="007F7109" w:rsidRPr="008B5835">
        <w:rPr>
          <w:color w:val="000000" w:themeColor="text1"/>
        </w:rPr>
        <w:t>support the use of soft</w:t>
      </w:r>
      <w:r w:rsidR="00D10C30" w:rsidRPr="008B5835">
        <w:rPr>
          <w:color w:val="000000" w:themeColor="text1"/>
        </w:rPr>
        <w:t xml:space="preserve"> robotics </w:t>
      </w:r>
      <w:r w:rsidR="007F7109" w:rsidRPr="008B5835">
        <w:rPr>
          <w:color w:val="000000" w:themeColor="text1"/>
        </w:rPr>
        <w:t xml:space="preserve">with adjustable paradigms to enhance brain network connectivity and facilitate neuroplasticity following stroke. The observed improvements in global efficiency and small-world properties indicate that robotic therapy optimizes cortical organization, promoting functional recovery. Further studies with larger sample sizes and personalized intervention protocols are needed to confirm these results and explore </w:t>
      </w:r>
      <w:r w:rsidR="007922E8" w:rsidRPr="008B5835">
        <w:rPr>
          <w:color w:val="000000" w:themeColor="text1"/>
        </w:rPr>
        <w:t xml:space="preserve">their </w:t>
      </w:r>
      <w:r w:rsidR="007F7109" w:rsidRPr="008B5835">
        <w:rPr>
          <w:color w:val="000000" w:themeColor="text1"/>
        </w:rPr>
        <w:t>long-term effects.</w:t>
      </w:r>
    </w:p>
    <w:p w14:paraId="287D4CB5" w14:textId="77777777" w:rsidR="003C0026" w:rsidRPr="008B5835" w:rsidRDefault="003C0026" w:rsidP="008B5835">
      <w:pPr>
        <w:rPr>
          <w:color w:val="000000" w:themeColor="text1"/>
        </w:rPr>
      </w:pPr>
    </w:p>
    <w:p w14:paraId="0646E204" w14:textId="5DB03DC3" w:rsidR="006E4797" w:rsidRPr="008B5835" w:rsidRDefault="00551D82" w:rsidP="008B5835">
      <w:pPr>
        <w:rPr>
          <w:color w:val="000000" w:themeColor="text1"/>
        </w:rPr>
      </w:pPr>
      <w:r w:rsidRPr="008B5835">
        <w:rPr>
          <w:b/>
          <w:color w:val="000000" w:themeColor="text1"/>
        </w:rPr>
        <w:t>INTRODUCTION:</w:t>
      </w:r>
      <w:r w:rsidRPr="008B5835">
        <w:rPr>
          <w:color w:val="000000" w:themeColor="text1"/>
        </w:rPr>
        <w:t xml:space="preserve"> </w:t>
      </w:r>
    </w:p>
    <w:p w14:paraId="6B7B7009" w14:textId="562AC2EF" w:rsidR="007F7109" w:rsidRPr="008B5835" w:rsidRDefault="007F7109" w:rsidP="008B5835">
      <w:pPr>
        <w:rPr>
          <w:color w:val="000000" w:themeColor="text1"/>
        </w:rPr>
      </w:pPr>
      <w:r w:rsidRPr="008B5835">
        <w:rPr>
          <w:color w:val="000000" w:themeColor="text1"/>
        </w:rPr>
        <w:t xml:space="preserve">Stroke remains a leading cause of mortality and long-term disability </w:t>
      </w:r>
      <w:r w:rsidR="00A00D51" w:rsidRPr="008B5835">
        <w:rPr>
          <w:color w:val="000000" w:themeColor="text1"/>
        </w:rPr>
        <w:t>for</w:t>
      </w:r>
      <w:r w:rsidR="0024340D" w:rsidRPr="008B5835">
        <w:rPr>
          <w:color w:val="000000" w:themeColor="text1"/>
        </w:rPr>
        <w:t xml:space="preserve"> adults </w:t>
      </w:r>
      <w:r w:rsidRPr="008B5835">
        <w:rPr>
          <w:color w:val="000000" w:themeColor="text1"/>
        </w:rPr>
        <w:t>worldwide</w:t>
      </w:r>
      <w:r w:rsidRPr="008B5835">
        <w:rPr>
          <w:color w:val="000000" w:themeColor="text1"/>
        </w:rPr>
        <w:fldChar w:fldCharType="begin">
          <w:fldData xml:space="preserve">PEVuZE5vdGU+PENpdGU+PEF1dGhvcj5IZTwvQXV0aG9yPjxZZWFyPjIwMjQ8L1llYXI+PFJlY051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MjgxNS0yODI0PC9wYWdlcz48dm9s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</w:fldData>
        </w:fldChar>
      </w:r>
      <w:r w:rsidRPr="008B5835">
        <w:rPr>
          <w:color w:val="000000" w:themeColor="text1"/>
        </w:rPr>
        <w:instrText xml:space="preserve"> ADDIN EN.CITE </w:instrText>
      </w:r>
      <w:r w:rsidRPr="008B5835">
        <w:rPr>
          <w:color w:val="000000" w:themeColor="text1"/>
        </w:rPr>
        <w:fldChar w:fldCharType="begin">
          <w:fldData xml:space="preserve">PEVuZE5vdGU+PENpdGU+PEF1dGhvcj5IZTwvQXV0aG9yPjxZZWFyPjIwMjQ8L1llYXI+PFJlY051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MjgxNS0yODI0PC9wYWdlcz48dm9s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</w:fldData>
        </w:fldChar>
      </w:r>
      <w:r w:rsidRPr="008B5835">
        <w:rPr>
          <w:color w:val="000000" w:themeColor="text1"/>
        </w:rPr>
        <w:instrText xml:space="preserve"> ADDIN EN.CITE.DATA </w:instrText>
      </w:r>
      <w:r w:rsidRPr="008B5835">
        <w:rPr>
          <w:color w:val="000000" w:themeColor="text1"/>
        </w:rPr>
      </w:r>
      <w:r w:rsidRPr="008B5835">
        <w:rPr>
          <w:color w:val="000000" w:themeColor="text1"/>
        </w:rPr>
        <w:fldChar w:fldCharType="end"/>
      </w:r>
      <w:r w:rsidRPr="008B5835">
        <w:rPr>
          <w:color w:val="000000" w:themeColor="text1"/>
        </w:rPr>
      </w:r>
      <w:r w:rsidRPr="008B5835">
        <w:rPr>
          <w:color w:val="000000" w:themeColor="text1"/>
        </w:rPr>
        <w:fldChar w:fldCharType="separate"/>
      </w:r>
      <w:r w:rsidRPr="008B5835">
        <w:rPr>
          <w:color w:val="000000" w:themeColor="text1"/>
          <w:vertAlign w:val="superscript"/>
        </w:rPr>
        <w:t>1</w:t>
      </w:r>
      <w:r w:rsidRPr="008B5835">
        <w:rPr>
          <w:color w:val="000000" w:themeColor="text1"/>
        </w:rPr>
        <w:fldChar w:fldCharType="end"/>
      </w:r>
      <w:r w:rsidRPr="008B5835">
        <w:rPr>
          <w:color w:val="000000" w:themeColor="text1"/>
        </w:rPr>
        <w:t xml:space="preserve">. Among its debilitating sequelae, hand motor impairments significantly compromise essential daily activities and functional independence, thereby diminishing social participation and </w:t>
      </w:r>
      <w:r w:rsidR="008E6861" w:rsidRPr="008B5835">
        <w:rPr>
          <w:color w:val="000000" w:themeColor="text1"/>
        </w:rPr>
        <w:t xml:space="preserve">life </w:t>
      </w:r>
      <w:r w:rsidRPr="008B5835">
        <w:rPr>
          <w:color w:val="000000" w:themeColor="text1"/>
        </w:rPr>
        <w:t>quality in stroke survivors</w:t>
      </w:r>
      <w:r w:rsidRPr="008B5835">
        <w:rPr>
          <w:color w:val="000000" w:themeColor="text1"/>
        </w:rPr>
        <w:fldChar w:fldCharType="begin">
          <w:fldData xml:space="preserve">PEVuZE5vdGU+PENpdGU+PEF1dGhvcj5Ib3V3aW5rPC9BdXRob3I+PFllYXI+MjAxMzwvWWVhcj48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hpdmVzIG9mIFBoeXNpY2FsIE1l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</w:fldData>
        </w:fldChar>
      </w:r>
      <w:r w:rsidR="009F6FB2" w:rsidRPr="008B5835">
        <w:rPr>
          <w:color w:val="000000" w:themeColor="text1"/>
        </w:rPr>
        <w:instrText xml:space="preserve"> ADDIN EN.CITE </w:instrText>
      </w:r>
      <w:r w:rsidR="009F6FB2" w:rsidRPr="008B5835">
        <w:rPr>
          <w:color w:val="000000" w:themeColor="text1"/>
        </w:rPr>
        <w:fldChar w:fldCharType="begin">
          <w:fldData xml:space="preserve">PEVuZE5vdGU+PENpdGU+PEF1dGhvcj5Ib3V3aW5rPC9BdXRob3I+PFllYXI+MjAxMzwvWWVhcj48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hpdmVzIG9mIFBoeXNpY2FsIE1l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</w:fldData>
        </w:fldChar>
      </w:r>
      <w:r w:rsidR="009F6FB2" w:rsidRPr="008B5835">
        <w:rPr>
          <w:color w:val="000000" w:themeColor="text1"/>
        </w:rPr>
        <w:instrText xml:space="preserve"> ADDIN EN.CITE.DATA </w:instrText>
      </w:r>
      <w:r w:rsidR="009F6FB2" w:rsidRPr="008B5835">
        <w:rPr>
          <w:color w:val="000000" w:themeColor="text1"/>
        </w:rPr>
      </w:r>
      <w:r w:rsidR="009F6FB2" w:rsidRPr="008B5835">
        <w:rPr>
          <w:color w:val="000000" w:themeColor="text1"/>
        </w:rPr>
        <w:fldChar w:fldCharType="end"/>
      </w:r>
      <w:r w:rsidRPr="008B5835">
        <w:rPr>
          <w:color w:val="000000" w:themeColor="text1"/>
        </w:rPr>
      </w:r>
      <w:r w:rsidRPr="008B5835">
        <w:rPr>
          <w:color w:val="000000" w:themeColor="text1"/>
        </w:rPr>
        <w:fldChar w:fldCharType="separate"/>
      </w:r>
      <w:r w:rsidR="009F6FB2" w:rsidRPr="008B5835">
        <w:rPr>
          <w:noProof/>
          <w:color w:val="000000" w:themeColor="text1"/>
          <w:vertAlign w:val="superscript"/>
        </w:rPr>
        <w:t>2,3</w:t>
      </w:r>
      <w:r w:rsidRPr="008B5835">
        <w:rPr>
          <w:color w:val="000000" w:themeColor="text1"/>
        </w:rPr>
        <w:fldChar w:fldCharType="end"/>
      </w:r>
      <w:r w:rsidRPr="008B5835">
        <w:rPr>
          <w:color w:val="000000" w:themeColor="text1"/>
        </w:rPr>
        <w:t>. While physical medicine and rehabilitation are critical for motor recovery, conventional therapeutic approaches often yield inconsistent outcomes due to the complexity and interindividual variability of post-stroke neural reorganization</w:t>
      </w:r>
      <w:r w:rsidRPr="008B5835">
        <w:rPr>
          <w:color w:val="000000" w:themeColor="text1"/>
        </w:rPr>
        <w:fldChar w:fldCharType="begin">
          <w:fldData xml:space="preserve">PEVuZE5vdGU+PENpdGU+PEF1dGhvcj5GZWlnaW48L0F1dGhvcj48WWVhcj4yMDIzPC9ZZWFyPjxS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</w:fldData>
        </w:fldChar>
      </w:r>
      <w:r w:rsidR="009F6FB2" w:rsidRPr="008B5835">
        <w:rPr>
          <w:color w:val="000000" w:themeColor="text1"/>
        </w:rPr>
        <w:instrText xml:space="preserve"> ADDIN EN.CITE </w:instrText>
      </w:r>
      <w:r w:rsidR="009F6FB2" w:rsidRPr="008B5835">
        <w:rPr>
          <w:color w:val="000000" w:themeColor="text1"/>
        </w:rPr>
        <w:fldChar w:fldCharType="begin">
          <w:fldData xml:space="preserve">PEVuZE5vdGU+PENpdGU+PEF1dGhvcj5GZWlnaW48L0F1dGhvcj48WWVhcj4yMDIzPC9ZZWFyPjxS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</w:fldData>
        </w:fldChar>
      </w:r>
      <w:r w:rsidR="009F6FB2" w:rsidRPr="008B5835">
        <w:rPr>
          <w:color w:val="000000" w:themeColor="text1"/>
        </w:rPr>
        <w:instrText xml:space="preserve"> ADDIN EN.CITE.DATA </w:instrText>
      </w:r>
      <w:r w:rsidR="009F6FB2" w:rsidRPr="008B5835">
        <w:rPr>
          <w:color w:val="000000" w:themeColor="text1"/>
        </w:rPr>
      </w:r>
      <w:r w:rsidR="009F6FB2" w:rsidRPr="008B5835">
        <w:rPr>
          <w:color w:val="000000" w:themeColor="text1"/>
        </w:rPr>
        <w:fldChar w:fldCharType="end"/>
      </w:r>
      <w:r w:rsidRPr="008B5835">
        <w:rPr>
          <w:color w:val="000000" w:themeColor="text1"/>
        </w:rPr>
      </w:r>
      <w:r w:rsidRPr="008B5835">
        <w:rPr>
          <w:color w:val="000000" w:themeColor="text1"/>
        </w:rPr>
        <w:fldChar w:fldCharType="separate"/>
      </w:r>
      <w:r w:rsidR="009F6FB2" w:rsidRPr="008B5835">
        <w:rPr>
          <w:noProof/>
          <w:color w:val="000000" w:themeColor="text1"/>
          <w:vertAlign w:val="superscript"/>
        </w:rPr>
        <w:t>4</w:t>
      </w:r>
      <w:r w:rsidRPr="008B5835">
        <w:rPr>
          <w:color w:val="000000" w:themeColor="text1"/>
        </w:rPr>
        <w:fldChar w:fldCharType="end"/>
      </w:r>
      <w:r w:rsidRPr="008B5835">
        <w:rPr>
          <w:color w:val="000000" w:themeColor="text1"/>
        </w:rPr>
        <w:t>.</w:t>
      </w:r>
    </w:p>
    <w:p w14:paraId="3595CEF3" w14:textId="77777777" w:rsidR="003109E0" w:rsidRPr="008B5835" w:rsidRDefault="003109E0" w:rsidP="008B5835">
      <w:pPr>
        <w:rPr>
          <w:color w:val="000000" w:themeColor="text1"/>
        </w:rPr>
      </w:pPr>
    </w:p>
    <w:p w14:paraId="7986086B" w14:textId="3ACA070E" w:rsidR="007F7109" w:rsidRPr="008B5835" w:rsidRDefault="007F7109" w:rsidP="008B5835">
      <w:pPr>
        <w:rPr>
          <w:color w:val="000000" w:themeColor="text1"/>
        </w:rPr>
      </w:pPr>
      <w:r w:rsidRPr="00804F1E">
        <w:rPr>
          <w:color w:val="000000" w:themeColor="text1"/>
          <w:highlight w:val="yellow"/>
        </w:rPr>
        <w:t xml:space="preserve">In recent years, robotic-assisted therapy (RAT) has gained significant attention for its ability to deliver high-intensity, repetitive, and task-specific training to </w:t>
      </w:r>
      <w:r w:rsidR="00641D47" w:rsidRPr="00804F1E">
        <w:rPr>
          <w:color w:val="000000" w:themeColor="text1"/>
          <w:highlight w:val="yellow"/>
        </w:rPr>
        <w:t xml:space="preserve">facilitate </w:t>
      </w:r>
      <w:r w:rsidRPr="00804F1E">
        <w:rPr>
          <w:color w:val="000000" w:themeColor="text1"/>
          <w:highlight w:val="yellow"/>
        </w:rPr>
        <w:t>motor recovery</w:t>
      </w:r>
      <w:r w:rsidRPr="00804F1E">
        <w:rPr>
          <w:color w:val="000000" w:themeColor="text1"/>
          <w:highlight w:val="yellow"/>
        </w:rPr>
        <w:fldChar w:fldCharType="begin">
          <w:fldData xml:space="preserve">PEVuZE5vdGU+PENpdGU+PEF1dGhvcj5DaGVuPC9BdXRob3I+PFllYXI+MjAyMzwvWWVhcj48UmVj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cGFnZXM+MTQ2NC0xNDczPC9w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</w:fldData>
        </w:fldChar>
      </w:r>
      <w:r w:rsidR="009F6FB2" w:rsidRPr="00804F1E">
        <w:rPr>
          <w:color w:val="000000" w:themeColor="text1"/>
          <w:highlight w:val="yellow"/>
        </w:rPr>
        <w:instrText xml:space="preserve"> ADDIN EN.CITE </w:instrText>
      </w:r>
      <w:r w:rsidR="009F6FB2" w:rsidRPr="00804F1E">
        <w:rPr>
          <w:color w:val="000000" w:themeColor="text1"/>
          <w:highlight w:val="yellow"/>
        </w:rPr>
        <w:fldChar w:fldCharType="begin">
          <w:fldData xml:space="preserve">PEVuZE5vdGU+PENpdGU+PEF1dGhvcj5DaGVuPC9BdXRob3I+PFllYXI+MjAyMzwvWWVhcj48UmVj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cGFnZXM+MTQ2NC0xNDczPC9w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</w:fldData>
        </w:fldChar>
      </w:r>
      <w:r w:rsidR="009F6FB2" w:rsidRPr="00804F1E">
        <w:rPr>
          <w:color w:val="000000" w:themeColor="text1"/>
          <w:highlight w:val="yellow"/>
        </w:rPr>
        <w:instrText xml:space="preserve"> ADDIN EN.CITE.DATA </w:instrText>
      </w:r>
      <w:r w:rsidR="009F6FB2" w:rsidRPr="00804F1E">
        <w:rPr>
          <w:color w:val="000000" w:themeColor="text1"/>
          <w:highlight w:val="yellow"/>
        </w:rPr>
      </w:r>
      <w:r w:rsidR="009F6FB2" w:rsidRPr="00804F1E">
        <w:rPr>
          <w:color w:val="000000" w:themeColor="text1"/>
          <w:highlight w:val="yellow"/>
        </w:rPr>
        <w:fldChar w:fldCharType="end"/>
      </w:r>
      <w:r w:rsidRPr="00804F1E">
        <w:rPr>
          <w:color w:val="000000" w:themeColor="text1"/>
          <w:highlight w:val="yellow"/>
        </w:rPr>
      </w:r>
      <w:r w:rsidRPr="00804F1E">
        <w:rPr>
          <w:color w:val="000000" w:themeColor="text1"/>
          <w:highlight w:val="yellow"/>
        </w:rPr>
        <w:fldChar w:fldCharType="separate"/>
      </w:r>
      <w:r w:rsidR="009F6FB2" w:rsidRPr="00804F1E">
        <w:rPr>
          <w:noProof/>
          <w:color w:val="000000" w:themeColor="text1"/>
          <w:highlight w:val="yellow"/>
          <w:vertAlign w:val="superscript"/>
        </w:rPr>
        <w:t>5</w:t>
      </w:r>
      <w:r w:rsidRPr="00804F1E">
        <w:rPr>
          <w:color w:val="000000" w:themeColor="text1"/>
          <w:highlight w:val="yellow"/>
        </w:rPr>
        <w:fldChar w:fldCharType="end"/>
      </w:r>
      <w:r w:rsidRPr="00804F1E">
        <w:rPr>
          <w:color w:val="000000" w:themeColor="text1"/>
          <w:highlight w:val="yellow"/>
        </w:rPr>
        <w:t xml:space="preserve">. </w:t>
      </w:r>
      <w:r w:rsidR="00445326" w:rsidRPr="00804F1E">
        <w:rPr>
          <w:color w:val="000000" w:themeColor="text1"/>
          <w:highlight w:val="yellow"/>
        </w:rPr>
        <w:t xml:space="preserve">To tailor such interventions more effectively, a better understanding of the neural biomarkers </w:t>
      </w:r>
      <w:r w:rsidR="00D91CDB" w:rsidRPr="00804F1E">
        <w:rPr>
          <w:color w:val="000000" w:themeColor="text1"/>
          <w:highlight w:val="yellow"/>
        </w:rPr>
        <w:t xml:space="preserve">is crucial for </w:t>
      </w:r>
      <w:r w:rsidR="00445326" w:rsidRPr="00804F1E">
        <w:rPr>
          <w:color w:val="000000" w:themeColor="text1"/>
          <w:highlight w:val="yellow"/>
        </w:rPr>
        <w:t>direct modulat</w:t>
      </w:r>
      <w:r w:rsidR="00D91CDB" w:rsidRPr="00804F1E">
        <w:rPr>
          <w:color w:val="000000" w:themeColor="text1"/>
          <w:highlight w:val="yellow"/>
        </w:rPr>
        <w:t>ion</w:t>
      </w:r>
      <w:r w:rsidR="00445326" w:rsidRPr="00804F1E">
        <w:rPr>
          <w:color w:val="000000" w:themeColor="text1"/>
          <w:highlight w:val="yellow"/>
        </w:rPr>
        <w:t xml:space="preserve"> by robotic interventions</w:t>
      </w:r>
      <w:r w:rsidR="00D91CDB" w:rsidRPr="00804F1E">
        <w:rPr>
          <w:color w:val="000000" w:themeColor="text1"/>
          <w:highlight w:val="yellow"/>
        </w:rPr>
        <w:t>.</w:t>
      </w:r>
      <w:r w:rsidR="00445326" w:rsidRPr="008B5835">
        <w:rPr>
          <w:color w:val="000000" w:themeColor="text1"/>
        </w:rPr>
        <w:t xml:space="preserve"> </w:t>
      </w:r>
      <w:r w:rsidR="00D91CDB" w:rsidRPr="008B5835">
        <w:rPr>
          <w:color w:val="000000" w:themeColor="text1"/>
        </w:rPr>
        <w:t>This can ultimately</w:t>
      </w:r>
      <w:r w:rsidR="00445326" w:rsidRPr="008B5835">
        <w:rPr>
          <w:color w:val="000000" w:themeColor="text1"/>
        </w:rPr>
        <w:t xml:space="preserve"> </w:t>
      </w:r>
      <w:r w:rsidR="00D91CDB" w:rsidRPr="008B5835">
        <w:rPr>
          <w:color w:val="000000" w:themeColor="text1"/>
        </w:rPr>
        <w:t xml:space="preserve">help </w:t>
      </w:r>
      <w:r w:rsidR="00445326" w:rsidRPr="008B5835">
        <w:rPr>
          <w:color w:val="000000" w:themeColor="text1"/>
        </w:rPr>
        <w:t>optimiz</w:t>
      </w:r>
      <w:r w:rsidR="00D91CDB" w:rsidRPr="008B5835">
        <w:rPr>
          <w:color w:val="000000" w:themeColor="text1"/>
        </w:rPr>
        <w:t>e</w:t>
      </w:r>
      <w:r w:rsidR="00445326" w:rsidRPr="008B5835">
        <w:rPr>
          <w:color w:val="000000" w:themeColor="text1"/>
        </w:rPr>
        <w:t xml:space="preserve"> therapeutic strategies and promot</w:t>
      </w:r>
      <w:r w:rsidR="001C0BCB">
        <w:rPr>
          <w:color w:val="000000" w:themeColor="text1"/>
        </w:rPr>
        <w:t>e</w:t>
      </w:r>
      <w:r w:rsidR="00445326" w:rsidRPr="008B5835">
        <w:rPr>
          <w:color w:val="000000" w:themeColor="text1"/>
        </w:rPr>
        <w:t xml:space="preserve"> hand dexterity. </w:t>
      </w:r>
      <w:r w:rsidR="00D91CDB" w:rsidRPr="008B5835">
        <w:rPr>
          <w:color w:val="000000" w:themeColor="text1"/>
        </w:rPr>
        <w:t xml:space="preserve">In </w:t>
      </w:r>
      <w:r w:rsidR="001C0BCB">
        <w:rPr>
          <w:color w:val="000000" w:themeColor="text1"/>
        </w:rPr>
        <w:t xml:space="preserve">a </w:t>
      </w:r>
      <w:r w:rsidR="00D91CDB" w:rsidRPr="008B5835">
        <w:rPr>
          <w:color w:val="000000" w:themeColor="text1"/>
        </w:rPr>
        <w:t>previous study, v</w:t>
      </w:r>
      <w:r w:rsidR="00F4066A" w:rsidRPr="008B5835">
        <w:rPr>
          <w:color w:val="000000" w:themeColor="text1"/>
        </w:rPr>
        <w:t xml:space="preserve">oxel-based lesion symptom mapping </w:t>
      </w:r>
      <w:r w:rsidR="00445326" w:rsidRPr="008B5835">
        <w:rPr>
          <w:color w:val="000000" w:themeColor="text1"/>
        </w:rPr>
        <w:t>has</w:t>
      </w:r>
      <w:r w:rsidR="00F4066A" w:rsidRPr="008B5835">
        <w:rPr>
          <w:color w:val="000000" w:themeColor="text1"/>
        </w:rPr>
        <w:t xml:space="preserve"> indicate</w:t>
      </w:r>
      <w:r w:rsidR="00445326" w:rsidRPr="008B5835">
        <w:rPr>
          <w:color w:val="000000" w:themeColor="text1"/>
        </w:rPr>
        <w:t>d</w:t>
      </w:r>
      <w:r w:rsidR="00F4066A" w:rsidRPr="008B5835">
        <w:rPr>
          <w:color w:val="000000" w:themeColor="text1"/>
        </w:rPr>
        <w:t xml:space="preserve"> that post-stroke proximal impairments of </w:t>
      </w:r>
      <w:r w:rsidR="001C0BCB">
        <w:rPr>
          <w:color w:val="000000" w:themeColor="text1"/>
        </w:rPr>
        <w:t xml:space="preserve">the </w:t>
      </w:r>
      <w:r w:rsidR="00F4066A" w:rsidRPr="008B5835">
        <w:rPr>
          <w:color w:val="000000" w:themeColor="text1"/>
        </w:rPr>
        <w:t>upper limb could be associated</w:t>
      </w:r>
      <w:r w:rsidR="00F4066A" w:rsidRPr="008B5835">
        <w:rPr>
          <w:color w:val="000000" w:themeColor="text1"/>
          <w:lang w:eastAsia="zh-CN"/>
        </w:rPr>
        <w:t xml:space="preserve"> </w:t>
      </w:r>
      <w:r w:rsidR="00F4066A" w:rsidRPr="008B5835">
        <w:rPr>
          <w:color w:val="000000" w:themeColor="text1"/>
        </w:rPr>
        <w:t>with deficits in descending tracts from corticomotor areas and striatum</w:t>
      </w:r>
      <w:r w:rsidR="00D91CDB" w:rsidRPr="008B5835">
        <w:rPr>
          <w:color w:val="000000" w:themeColor="text1"/>
        </w:rPr>
        <w:t>. Distinct from this</w:t>
      </w:r>
      <w:r w:rsidR="001C0BCB">
        <w:rPr>
          <w:color w:val="000000" w:themeColor="text1"/>
        </w:rPr>
        <w:t>,</w:t>
      </w:r>
      <w:r w:rsidR="00F4066A" w:rsidRPr="008B5835">
        <w:rPr>
          <w:color w:val="000000" w:themeColor="text1"/>
        </w:rPr>
        <w:t xml:space="preserve"> hand impairments result from isolated injuries to </w:t>
      </w:r>
      <w:r w:rsidR="001C0BCB">
        <w:rPr>
          <w:color w:val="000000" w:themeColor="text1"/>
        </w:rPr>
        <w:t xml:space="preserve">the </w:t>
      </w:r>
      <w:r w:rsidR="00F4066A" w:rsidRPr="008B5835">
        <w:rPr>
          <w:color w:val="000000" w:themeColor="text1"/>
        </w:rPr>
        <w:t>brain</w:t>
      </w:r>
      <w:r w:rsidR="00F4066A" w:rsidRPr="008B5835">
        <w:rPr>
          <w:color w:val="000000" w:themeColor="text1"/>
          <w:lang w:eastAsia="zh-CN"/>
        </w:rPr>
        <w:t xml:space="preserve"> </w:t>
      </w:r>
      <w:r w:rsidR="00F4066A" w:rsidRPr="008B5835">
        <w:rPr>
          <w:color w:val="000000" w:themeColor="text1"/>
        </w:rPr>
        <w:t>cortex</w:t>
      </w:r>
      <w:r w:rsidR="00F4066A" w:rsidRPr="008B5835">
        <w:rPr>
          <w:color w:val="000000" w:themeColor="text1"/>
        </w:rPr>
        <w:fldChar w:fldCharType="begin">
          <w:fldData xml:space="preserve">PEVuZE5vdGU+PENpdGU+PEF1dGhvcj5MaW48L0F1dGhvcj48WWVhcj4yMDIzPC9ZZWFyPjxSZWNO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5lMzQ3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</w:fldData>
        </w:fldChar>
      </w:r>
      <w:r w:rsidR="00F4066A" w:rsidRPr="008B5835">
        <w:rPr>
          <w:color w:val="000000" w:themeColor="text1"/>
        </w:rPr>
        <w:instrText xml:space="preserve"> ADDIN EN.CITE </w:instrText>
      </w:r>
      <w:r w:rsidR="00F4066A" w:rsidRPr="008B5835">
        <w:rPr>
          <w:color w:val="000000" w:themeColor="text1"/>
        </w:rPr>
        <w:fldChar w:fldCharType="begin">
          <w:fldData xml:space="preserve">PEVuZE5vdGU+PENpdGU+PEF1dGhvcj5MaW48L0F1dGhvcj48WWVhcj4yMDIzPC9ZZWFyPjxSZWNO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5lMzQ3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</w:fldData>
        </w:fldChar>
      </w:r>
      <w:r w:rsidR="00F4066A" w:rsidRPr="008B5835">
        <w:rPr>
          <w:color w:val="000000" w:themeColor="text1"/>
        </w:rPr>
        <w:instrText xml:space="preserve"> ADDIN EN.CITE.DATA </w:instrText>
      </w:r>
      <w:r w:rsidR="00F4066A" w:rsidRPr="008B5835">
        <w:rPr>
          <w:color w:val="000000" w:themeColor="text1"/>
        </w:rPr>
      </w:r>
      <w:r w:rsidR="00F4066A" w:rsidRPr="008B5835">
        <w:rPr>
          <w:color w:val="000000" w:themeColor="text1"/>
        </w:rPr>
        <w:fldChar w:fldCharType="end"/>
      </w:r>
      <w:r w:rsidR="00F4066A" w:rsidRPr="008B5835">
        <w:rPr>
          <w:color w:val="000000" w:themeColor="text1"/>
        </w:rPr>
      </w:r>
      <w:r w:rsidR="00F4066A" w:rsidRPr="008B5835">
        <w:rPr>
          <w:color w:val="000000" w:themeColor="text1"/>
        </w:rPr>
        <w:fldChar w:fldCharType="separate"/>
      </w:r>
      <w:r w:rsidR="00F4066A" w:rsidRPr="008B5835">
        <w:rPr>
          <w:noProof/>
          <w:color w:val="000000" w:themeColor="text1"/>
          <w:vertAlign w:val="superscript"/>
        </w:rPr>
        <w:t>6</w:t>
      </w:r>
      <w:r w:rsidR="00F4066A" w:rsidRPr="008B5835">
        <w:rPr>
          <w:color w:val="000000" w:themeColor="text1"/>
        </w:rPr>
        <w:fldChar w:fldCharType="end"/>
      </w:r>
      <w:r w:rsidR="00F4066A" w:rsidRPr="008B5835">
        <w:rPr>
          <w:color w:val="000000" w:themeColor="text1"/>
        </w:rPr>
        <w:t xml:space="preserve">. </w:t>
      </w:r>
      <w:r w:rsidRPr="008B5835">
        <w:rPr>
          <w:color w:val="000000" w:themeColor="text1"/>
        </w:rPr>
        <w:t>However, clinical outcomes for hand function remain variable, and the neural mechanisms underlying motor recovery are not yet fully elucidated</w:t>
      </w:r>
      <w:r w:rsidRPr="008B5835">
        <w:rPr>
          <w:color w:val="000000" w:themeColor="text1"/>
        </w:rPr>
        <w:fldChar w:fldCharType="begin">
          <w:fldData xml:space="preserve">PEVuZE5vdGU+PENpdGU+PEF1dGhvcj5SaXpvcjwvQXV0aG9yPjxZZWFyPjIwMjQ8L1llYXI+PFJl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</w:fldData>
        </w:fldChar>
      </w:r>
      <w:r w:rsidR="00F4066A" w:rsidRPr="008B5835">
        <w:rPr>
          <w:color w:val="000000" w:themeColor="text1"/>
        </w:rPr>
        <w:instrText xml:space="preserve"> ADDIN EN.CITE </w:instrText>
      </w:r>
      <w:r w:rsidR="00F4066A" w:rsidRPr="008B5835">
        <w:rPr>
          <w:color w:val="000000" w:themeColor="text1"/>
        </w:rPr>
        <w:fldChar w:fldCharType="begin">
          <w:fldData xml:space="preserve">PEVuZE5vdGU+PENpdGU+PEF1dGhvcj5SaXpvcjwvQXV0aG9yPjxZZWFyPjIwMjQ8L1llYXI+PFJl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</w:fldData>
        </w:fldChar>
      </w:r>
      <w:r w:rsidR="00F4066A" w:rsidRPr="008B5835">
        <w:rPr>
          <w:color w:val="000000" w:themeColor="text1"/>
        </w:rPr>
        <w:instrText xml:space="preserve"> ADDIN EN.CITE.DATA </w:instrText>
      </w:r>
      <w:r w:rsidR="00F4066A" w:rsidRPr="008B5835">
        <w:rPr>
          <w:color w:val="000000" w:themeColor="text1"/>
        </w:rPr>
      </w:r>
      <w:r w:rsidR="00F4066A" w:rsidRPr="008B5835">
        <w:rPr>
          <w:color w:val="000000" w:themeColor="text1"/>
        </w:rPr>
        <w:fldChar w:fldCharType="end"/>
      </w:r>
      <w:r w:rsidRPr="008B5835">
        <w:rPr>
          <w:color w:val="000000" w:themeColor="text1"/>
        </w:rPr>
      </w:r>
      <w:r w:rsidRPr="008B5835">
        <w:rPr>
          <w:color w:val="000000" w:themeColor="text1"/>
        </w:rPr>
        <w:fldChar w:fldCharType="separate"/>
      </w:r>
      <w:r w:rsidR="00F4066A" w:rsidRPr="008B5835">
        <w:rPr>
          <w:noProof/>
          <w:color w:val="000000" w:themeColor="text1"/>
          <w:vertAlign w:val="superscript"/>
        </w:rPr>
        <w:t>7</w:t>
      </w:r>
      <w:r w:rsidR="001C0BCB">
        <w:rPr>
          <w:noProof/>
          <w:color w:val="000000" w:themeColor="text1"/>
          <w:vertAlign w:val="superscript"/>
        </w:rPr>
        <w:t>–</w:t>
      </w:r>
      <w:r w:rsidR="00F4066A" w:rsidRPr="008B5835">
        <w:rPr>
          <w:noProof/>
          <w:color w:val="000000" w:themeColor="text1"/>
          <w:vertAlign w:val="superscript"/>
        </w:rPr>
        <w:t>9</w:t>
      </w:r>
      <w:r w:rsidRPr="008B5835">
        <w:rPr>
          <w:color w:val="000000" w:themeColor="text1"/>
        </w:rPr>
        <w:fldChar w:fldCharType="end"/>
      </w:r>
      <w:r w:rsidRPr="008B5835">
        <w:rPr>
          <w:color w:val="000000" w:themeColor="text1"/>
        </w:rPr>
        <w:t>. Moreover, most commercial robotic training follow</w:t>
      </w:r>
      <w:r w:rsidR="00641D47" w:rsidRPr="008B5835">
        <w:rPr>
          <w:color w:val="000000" w:themeColor="text1"/>
        </w:rPr>
        <w:t>s</w:t>
      </w:r>
      <w:r w:rsidRPr="008B5835">
        <w:rPr>
          <w:color w:val="000000" w:themeColor="text1"/>
        </w:rPr>
        <w:t xml:space="preserve"> predefined protocols</w:t>
      </w:r>
      <w:r w:rsidR="00445326" w:rsidRPr="008B5835">
        <w:rPr>
          <w:color w:val="000000" w:themeColor="text1"/>
        </w:rPr>
        <w:t xml:space="preserve"> with</w:t>
      </w:r>
      <w:r w:rsidRPr="008B5835">
        <w:rPr>
          <w:color w:val="000000" w:themeColor="text1"/>
        </w:rPr>
        <w:t xml:space="preserve"> </w:t>
      </w:r>
      <w:r w:rsidR="00445326" w:rsidRPr="008B5835">
        <w:rPr>
          <w:color w:val="000000" w:themeColor="text1"/>
        </w:rPr>
        <w:t>limited adaptability</w:t>
      </w:r>
      <w:r w:rsidR="00D91CDB" w:rsidRPr="008B5835">
        <w:rPr>
          <w:color w:val="000000" w:themeColor="text1"/>
        </w:rPr>
        <w:t>. It</w:t>
      </w:r>
      <w:r w:rsidR="00445326" w:rsidRPr="008B5835">
        <w:rPr>
          <w:color w:val="000000" w:themeColor="text1"/>
        </w:rPr>
        <w:t xml:space="preserve"> fail</w:t>
      </w:r>
      <w:r w:rsidR="00D91CDB" w:rsidRPr="008B5835">
        <w:rPr>
          <w:color w:val="000000" w:themeColor="text1"/>
        </w:rPr>
        <w:t>s</w:t>
      </w:r>
      <w:r w:rsidR="00445326" w:rsidRPr="008B5835">
        <w:rPr>
          <w:color w:val="000000" w:themeColor="text1"/>
        </w:rPr>
        <w:t xml:space="preserve"> to address patient-specific needs and potentially constrain</w:t>
      </w:r>
      <w:r w:rsidR="001C0BCB">
        <w:rPr>
          <w:color w:val="000000" w:themeColor="text1"/>
        </w:rPr>
        <w:t>s</w:t>
      </w:r>
      <w:r w:rsidR="00445326" w:rsidRPr="008B5835">
        <w:rPr>
          <w:color w:val="000000" w:themeColor="text1"/>
        </w:rPr>
        <w:t xml:space="preserve"> their clinical effectiveness</w:t>
      </w:r>
      <w:r w:rsidRPr="008B5835">
        <w:rPr>
          <w:color w:val="000000" w:themeColor="text1"/>
        </w:rPr>
        <w:fldChar w:fldCharType="begin">
          <w:fldData xml:space="preserve">PEVuZE5vdGU+PENpdGU+PEF1dGhvcj5NaWNlcmE8L0F1dGhvcj48WWVhcj4yMDIwPC9ZZWFyPjxS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NjA0LTYyMDwvcGFnZXM+PHZvbHVtZT4xMDU8L3ZvbHVt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</w:fldData>
        </w:fldChar>
      </w:r>
      <w:r w:rsidR="00F4066A" w:rsidRPr="008B5835">
        <w:rPr>
          <w:color w:val="000000" w:themeColor="text1"/>
        </w:rPr>
        <w:instrText xml:space="preserve"> ADDIN EN.CITE </w:instrText>
      </w:r>
      <w:r w:rsidR="00F4066A" w:rsidRPr="008B5835">
        <w:rPr>
          <w:color w:val="000000" w:themeColor="text1"/>
        </w:rPr>
        <w:fldChar w:fldCharType="begin">
          <w:fldData xml:space="preserve">PEVuZE5vdGU+PENpdGU+PEF1dGhvcj5NaWNlcmE8L0F1dGhvcj48WWVhcj4yMDIwPC9ZZWFyPjxS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NjA0LTYyMDwvcGFnZXM+PHZvbHVtZT4xMDU8L3ZvbHVt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</w:fldData>
        </w:fldChar>
      </w:r>
      <w:r w:rsidR="00F4066A" w:rsidRPr="008B5835">
        <w:rPr>
          <w:color w:val="000000" w:themeColor="text1"/>
        </w:rPr>
        <w:instrText xml:space="preserve"> ADDIN EN.CITE.DATA </w:instrText>
      </w:r>
      <w:r w:rsidR="00F4066A" w:rsidRPr="008B5835">
        <w:rPr>
          <w:color w:val="000000" w:themeColor="text1"/>
        </w:rPr>
      </w:r>
      <w:r w:rsidR="00F4066A" w:rsidRPr="008B5835">
        <w:rPr>
          <w:color w:val="000000" w:themeColor="text1"/>
        </w:rPr>
        <w:fldChar w:fldCharType="end"/>
      </w:r>
      <w:r w:rsidRPr="008B5835">
        <w:rPr>
          <w:color w:val="000000" w:themeColor="text1"/>
        </w:rPr>
      </w:r>
      <w:r w:rsidRPr="008B5835">
        <w:rPr>
          <w:color w:val="000000" w:themeColor="text1"/>
        </w:rPr>
        <w:fldChar w:fldCharType="separate"/>
      </w:r>
      <w:r w:rsidR="00F4066A" w:rsidRPr="008B5835">
        <w:rPr>
          <w:noProof/>
          <w:color w:val="000000" w:themeColor="text1"/>
          <w:vertAlign w:val="superscript"/>
        </w:rPr>
        <w:t>10</w:t>
      </w:r>
      <w:r w:rsidRPr="008B5835">
        <w:rPr>
          <w:color w:val="000000" w:themeColor="text1"/>
        </w:rPr>
        <w:fldChar w:fldCharType="end"/>
      </w:r>
      <w:r w:rsidRPr="008B5835">
        <w:rPr>
          <w:color w:val="000000" w:themeColor="text1"/>
        </w:rPr>
        <w:t xml:space="preserve">. </w:t>
      </w:r>
    </w:p>
    <w:p w14:paraId="6F6656DA" w14:textId="77777777" w:rsidR="003109E0" w:rsidRPr="008B5835" w:rsidRDefault="003109E0" w:rsidP="008B5835">
      <w:pPr>
        <w:rPr>
          <w:color w:val="000000" w:themeColor="text1"/>
        </w:rPr>
      </w:pPr>
    </w:p>
    <w:p w14:paraId="25FDFA84" w14:textId="66C747BA" w:rsidR="007F7109" w:rsidRPr="008B5835" w:rsidRDefault="007F7109" w:rsidP="008B5835">
      <w:pPr>
        <w:rPr>
          <w:color w:val="000000" w:themeColor="text1"/>
        </w:rPr>
      </w:pPr>
      <w:r w:rsidRPr="008B5835">
        <w:rPr>
          <w:color w:val="000000" w:themeColor="text1"/>
        </w:rPr>
        <w:t xml:space="preserve">Over the past decades, neuroimaging studies have highlighted the pivotal role of brain network reorganization </w:t>
      </w:r>
      <w:r w:rsidR="001C0BCB">
        <w:rPr>
          <w:color w:val="000000" w:themeColor="text1"/>
        </w:rPr>
        <w:t>in</w:t>
      </w:r>
      <w:r w:rsidR="00FC0726" w:rsidRPr="008B5835">
        <w:rPr>
          <w:color w:val="000000" w:themeColor="text1"/>
        </w:rPr>
        <w:t xml:space="preserve"> </w:t>
      </w:r>
      <w:r w:rsidRPr="008B5835">
        <w:rPr>
          <w:color w:val="000000" w:themeColor="text1"/>
        </w:rPr>
        <w:t xml:space="preserve">stroke recovery, characterized by alterations in functional activity and connectivity. </w:t>
      </w:r>
      <w:r w:rsidRPr="00804F1E">
        <w:rPr>
          <w:color w:val="000000" w:themeColor="text1"/>
          <w:highlight w:val="yellow"/>
        </w:rPr>
        <w:t xml:space="preserve">Functional near-infrared spectroscopy (fNIRS), a non-invasive technique for monitoring cortical hemodynamics, has emerged as a valuable tool for assessing neural dynamics </w:t>
      </w:r>
      <w:r w:rsidR="00110D1A" w:rsidRPr="00804F1E">
        <w:rPr>
          <w:color w:val="000000" w:themeColor="text1"/>
          <w:highlight w:val="yellow"/>
        </w:rPr>
        <w:t>and guiding</w:t>
      </w:r>
      <w:r w:rsidR="00641D47" w:rsidRPr="00804F1E">
        <w:rPr>
          <w:color w:val="000000" w:themeColor="text1"/>
          <w:highlight w:val="yellow"/>
        </w:rPr>
        <w:t xml:space="preserve"> </w:t>
      </w:r>
      <w:r w:rsidRPr="00804F1E">
        <w:rPr>
          <w:color w:val="000000" w:themeColor="text1"/>
          <w:highlight w:val="yellow"/>
        </w:rPr>
        <w:t>rehabilitation settings</w:t>
      </w:r>
      <w:r w:rsidRPr="00804F1E">
        <w:rPr>
          <w:color w:val="000000" w:themeColor="text1"/>
          <w:highlight w:val="yellow"/>
        </w:rPr>
        <w:fldChar w:fldCharType="begin">
          <w:fldData xml:space="preserve">PEVuZE5vdGU+PENpdGU+PEF1dGhvcj5SaWNhcmRvIFNhdG88L0F1dGhvcj48WWVhcj4yMDI0PC9Z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</w:fldData>
        </w:fldChar>
      </w:r>
      <w:r w:rsidR="00FC0726" w:rsidRPr="00804F1E">
        <w:rPr>
          <w:color w:val="000000" w:themeColor="text1"/>
          <w:highlight w:val="yellow"/>
        </w:rPr>
        <w:instrText xml:space="preserve"> ADDIN EN.CITE </w:instrText>
      </w:r>
      <w:r w:rsidR="00FC0726" w:rsidRPr="00804F1E">
        <w:rPr>
          <w:color w:val="000000" w:themeColor="text1"/>
          <w:highlight w:val="yellow"/>
        </w:rPr>
        <w:fldChar w:fldCharType="begin">
          <w:fldData xml:space="preserve">PEVuZE5vdGU+PENpdGU+PEF1dGhvcj5SaWNhcmRvIFNhdG88L0F1dGhvcj48WWVhcj4yMDI0PC9Z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</w:fldData>
        </w:fldChar>
      </w:r>
      <w:r w:rsidR="00FC0726" w:rsidRPr="00804F1E">
        <w:rPr>
          <w:color w:val="000000" w:themeColor="text1"/>
          <w:highlight w:val="yellow"/>
        </w:rPr>
        <w:instrText xml:space="preserve"> ADDIN EN.CITE.DATA </w:instrText>
      </w:r>
      <w:r w:rsidR="00FC0726" w:rsidRPr="00804F1E">
        <w:rPr>
          <w:color w:val="000000" w:themeColor="text1"/>
          <w:highlight w:val="yellow"/>
        </w:rPr>
      </w:r>
      <w:r w:rsidR="00FC0726" w:rsidRPr="00804F1E">
        <w:rPr>
          <w:color w:val="000000" w:themeColor="text1"/>
          <w:highlight w:val="yellow"/>
        </w:rPr>
        <w:fldChar w:fldCharType="end"/>
      </w:r>
      <w:r w:rsidRPr="00804F1E">
        <w:rPr>
          <w:color w:val="000000" w:themeColor="text1"/>
          <w:highlight w:val="yellow"/>
        </w:rPr>
      </w:r>
      <w:r w:rsidRPr="00804F1E">
        <w:rPr>
          <w:color w:val="000000" w:themeColor="text1"/>
          <w:highlight w:val="yellow"/>
        </w:rPr>
        <w:fldChar w:fldCharType="separate"/>
      </w:r>
      <w:r w:rsidR="00FC0726" w:rsidRPr="00804F1E">
        <w:rPr>
          <w:noProof/>
          <w:color w:val="000000" w:themeColor="text1"/>
          <w:highlight w:val="yellow"/>
          <w:vertAlign w:val="superscript"/>
        </w:rPr>
        <w:t>11</w:t>
      </w:r>
      <w:r w:rsidRPr="00804F1E">
        <w:rPr>
          <w:color w:val="000000" w:themeColor="text1"/>
          <w:highlight w:val="yellow"/>
        </w:rPr>
        <w:fldChar w:fldCharType="end"/>
      </w:r>
      <w:r w:rsidRPr="00804F1E">
        <w:rPr>
          <w:color w:val="000000" w:themeColor="text1"/>
          <w:highlight w:val="yellow"/>
        </w:rPr>
        <w:t>.</w:t>
      </w:r>
      <w:r w:rsidRPr="008B5835">
        <w:rPr>
          <w:color w:val="000000" w:themeColor="text1"/>
        </w:rPr>
        <w:t xml:space="preserve"> Its portability and robustness against motion artifacts make it particularly well-suited for real-time monitoring </w:t>
      </w:r>
      <w:r w:rsidR="004B00D4">
        <w:rPr>
          <w:color w:val="000000" w:themeColor="text1"/>
        </w:rPr>
        <w:t xml:space="preserve">and </w:t>
      </w:r>
      <w:r w:rsidRPr="008B5835">
        <w:rPr>
          <w:color w:val="000000" w:themeColor="text1"/>
        </w:rPr>
        <w:t>information transfer during robotic therapy</w:t>
      </w:r>
      <w:r w:rsidRPr="008B5835">
        <w:rPr>
          <w:color w:val="000000" w:themeColor="text1"/>
        </w:rPr>
        <w:fldChar w:fldCharType="begin">
          <w:fldData xml:space="preserve">PEVuZE5vdGU+PENpdGU+PEF1dGhvcj5LaW08L0F1dGhvcj48WWVhcj4yMDI0PC9ZZWFyPjxSZWNO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</w:fldData>
        </w:fldChar>
      </w:r>
      <w:r w:rsidR="00FC0726" w:rsidRPr="008B5835">
        <w:rPr>
          <w:color w:val="000000" w:themeColor="text1"/>
        </w:rPr>
        <w:instrText xml:space="preserve"> ADDIN EN.CITE </w:instrText>
      </w:r>
      <w:r w:rsidR="00FC0726" w:rsidRPr="008B5835">
        <w:rPr>
          <w:color w:val="000000" w:themeColor="text1"/>
        </w:rPr>
        <w:fldChar w:fldCharType="begin">
          <w:fldData xml:space="preserve">PEVuZE5vdGU+PENpdGU+PEF1dGhvcj5LaW08L0F1dGhvcj48WWVhcj4yMDI0PC9ZZWFyPjxSZWNO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</w:fldData>
        </w:fldChar>
      </w:r>
      <w:r w:rsidR="00FC0726" w:rsidRPr="008B5835">
        <w:rPr>
          <w:color w:val="000000" w:themeColor="text1"/>
        </w:rPr>
        <w:instrText xml:space="preserve"> ADDIN EN.CITE.DATA </w:instrText>
      </w:r>
      <w:r w:rsidR="00FC0726" w:rsidRPr="008B5835">
        <w:rPr>
          <w:color w:val="000000" w:themeColor="text1"/>
        </w:rPr>
      </w:r>
      <w:r w:rsidR="00FC0726" w:rsidRPr="008B5835">
        <w:rPr>
          <w:color w:val="000000" w:themeColor="text1"/>
        </w:rPr>
        <w:fldChar w:fldCharType="end"/>
      </w:r>
      <w:r w:rsidRPr="008B5835">
        <w:rPr>
          <w:color w:val="000000" w:themeColor="text1"/>
        </w:rPr>
      </w:r>
      <w:r w:rsidRPr="008B5835">
        <w:rPr>
          <w:color w:val="000000" w:themeColor="text1"/>
        </w:rPr>
        <w:fldChar w:fldCharType="separate"/>
      </w:r>
      <w:r w:rsidR="00FC0726" w:rsidRPr="008B5835">
        <w:rPr>
          <w:noProof/>
          <w:color w:val="000000" w:themeColor="text1"/>
          <w:vertAlign w:val="superscript"/>
        </w:rPr>
        <w:t>12</w:t>
      </w:r>
      <w:r w:rsidRPr="008B5835">
        <w:rPr>
          <w:color w:val="000000" w:themeColor="text1"/>
        </w:rPr>
        <w:fldChar w:fldCharType="end"/>
      </w:r>
      <w:r w:rsidRPr="008B5835">
        <w:rPr>
          <w:color w:val="000000" w:themeColor="text1"/>
        </w:rPr>
        <w:t xml:space="preserve">. While previous studies have documented changes </w:t>
      </w:r>
      <w:r w:rsidR="001C0BCB">
        <w:rPr>
          <w:color w:val="000000" w:themeColor="text1"/>
        </w:rPr>
        <w:t>in</w:t>
      </w:r>
      <w:r w:rsidRPr="008B5835">
        <w:rPr>
          <w:color w:val="000000" w:themeColor="text1"/>
        </w:rPr>
        <w:t xml:space="preserve"> cortical interconnectivity following motor training, the effects of RAT on whole-brain network topology remain insufficiently explored</w:t>
      </w:r>
      <w:r w:rsidRPr="008B5835">
        <w:rPr>
          <w:color w:val="000000" w:themeColor="text1"/>
        </w:rPr>
        <w:fldChar w:fldCharType="begin">
          <w:fldData xml:space="preserve">PEVuZE5vdGU+PENpdGU+PEF1dGhvcj5MaXU8L0F1dGhvcj48WWVhcj4yMDI0PC9ZZWFyPjxSZWNO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</w:fldData>
        </w:fldChar>
      </w:r>
      <w:r w:rsidR="00FC0726" w:rsidRPr="008B5835">
        <w:rPr>
          <w:color w:val="000000" w:themeColor="text1"/>
        </w:rPr>
        <w:instrText xml:space="preserve"> ADDIN EN.CITE </w:instrText>
      </w:r>
      <w:r w:rsidR="00FC0726" w:rsidRPr="008B5835">
        <w:rPr>
          <w:color w:val="000000" w:themeColor="text1"/>
        </w:rPr>
        <w:fldChar w:fldCharType="begin">
          <w:fldData xml:space="preserve">PEVuZE5vdGU+PENpdGU+PEF1dGhvcj5MaXU8L0F1dGhvcj48WWVhcj4yMDI0PC9ZZWFyPjxSZWNO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</w:fldData>
        </w:fldChar>
      </w:r>
      <w:r w:rsidR="00FC0726" w:rsidRPr="008B5835">
        <w:rPr>
          <w:color w:val="000000" w:themeColor="text1"/>
        </w:rPr>
        <w:instrText xml:space="preserve"> ADDIN EN.CITE.DATA </w:instrText>
      </w:r>
      <w:r w:rsidR="00FC0726" w:rsidRPr="008B5835">
        <w:rPr>
          <w:color w:val="000000" w:themeColor="text1"/>
        </w:rPr>
      </w:r>
      <w:r w:rsidR="00FC0726" w:rsidRPr="008B5835">
        <w:rPr>
          <w:color w:val="000000" w:themeColor="text1"/>
        </w:rPr>
        <w:fldChar w:fldCharType="end"/>
      </w:r>
      <w:r w:rsidRPr="008B5835">
        <w:rPr>
          <w:color w:val="000000" w:themeColor="text1"/>
        </w:rPr>
      </w:r>
      <w:r w:rsidRPr="008B5835">
        <w:rPr>
          <w:color w:val="000000" w:themeColor="text1"/>
        </w:rPr>
        <w:fldChar w:fldCharType="separate"/>
      </w:r>
      <w:r w:rsidR="00FC0726" w:rsidRPr="008B5835">
        <w:rPr>
          <w:noProof/>
          <w:color w:val="000000" w:themeColor="text1"/>
          <w:vertAlign w:val="superscript"/>
        </w:rPr>
        <w:t>13</w:t>
      </w:r>
      <w:r w:rsidRPr="008B5835">
        <w:rPr>
          <w:color w:val="000000" w:themeColor="text1"/>
        </w:rPr>
        <w:fldChar w:fldCharType="end"/>
      </w:r>
      <w:r w:rsidRPr="008B5835">
        <w:rPr>
          <w:color w:val="000000" w:themeColor="text1"/>
        </w:rPr>
        <w:t>.</w:t>
      </w:r>
    </w:p>
    <w:p w14:paraId="5C52F2F0" w14:textId="77777777" w:rsidR="003109E0" w:rsidRPr="008B5835" w:rsidRDefault="003109E0" w:rsidP="008B5835">
      <w:pPr>
        <w:rPr>
          <w:color w:val="000000" w:themeColor="text1"/>
        </w:rPr>
      </w:pPr>
    </w:p>
    <w:p w14:paraId="1B80675B" w14:textId="0B65F0D0" w:rsidR="007F7109" w:rsidRPr="008B5835" w:rsidRDefault="008D56A3" w:rsidP="008B5835">
      <w:pPr>
        <w:rPr>
          <w:color w:val="000000" w:themeColor="text1"/>
        </w:rPr>
      </w:pPr>
      <w:bookmarkStart w:id="0" w:name="OLE_LINK2"/>
      <w:r w:rsidRPr="008B5835">
        <w:rPr>
          <w:color w:val="000000" w:themeColor="text1"/>
        </w:rPr>
        <w:t xml:space="preserve">Characterizing changes in brain network topology offers a valuable window into the neuroplastic processes that underlie functional recovery after </w:t>
      </w:r>
      <w:r w:rsidR="00522998" w:rsidRPr="008B5835">
        <w:rPr>
          <w:color w:val="000000" w:themeColor="text1"/>
        </w:rPr>
        <w:t>brain ischemic or hemorrhagic injuries</w:t>
      </w:r>
      <w:r w:rsidRPr="008B5835">
        <w:rPr>
          <w:color w:val="000000" w:themeColor="text1"/>
        </w:rPr>
        <w:t xml:space="preserve">. </w:t>
      </w:r>
      <w:r w:rsidR="007F7109" w:rsidRPr="008B5835">
        <w:rPr>
          <w:color w:val="000000" w:themeColor="text1"/>
        </w:rPr>
        <w:t>The human brain operates as a complex network, where neurological function</w:t>
      </w:r>
      <w:r w:rsidRPr="008B5835">
        <w:rPr>
          <w:color w:val="000000" w:themeColor="text1"/>
        </w:rPr>
        <w:t xml:space="preserve"> or repair</w:t>
      </w:r>
      <w:r w:rsidR="007F7109" w:rsidRPr="008B5835">
        <w:rPr>
          <w:color w:val="000000" w:themeColor="text1"/>
        </w:rPr>
        <w:t xml:space="preserve"> relies on both regional integrity and the dynamic interactions among multiple areas</w:t>
      </w:r>
      <w:r w:rsidR="007F7109" w:rsidRPr="008B5835">
        <w:rPr>
          <w:color w:val="000000" w:themeColor="text1"/>
        </w:rPr>
        <w:fldChar w:fldCharType="begin">
          <w:fldData xml:space="preserve">PEVuZE5vdGU+PENpdGU+PEF1dGhvcj5XYW5nPC9BdXRob3I+PFllYXI+MjAyNDwvWWVhcj48UmVj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</w:fldData>
        </w:fldChar>
      </w:r>
      <w:r w:rsidR="00FC0726" w:rsidRPr="008B5835">
        <w:rPr>
          <w:color w:val="000000" w:themeColor="text1"/>
        </w:rPr>
        <w:instrText xml:space="preserve"> ADDIN EN.CITE </w:instrText>
      </w:r>
      <w:r w:rsidR="00FC0726" w:rsidRPr="008B5835">
        <w:rPr>
          <w:color w:val="000000" w:themeColor="text1"/>
        </w:rPr>
        <w:fldChar w:fldCharType="begin">
          <w:fldData xml:space="preserve">PEVuZE5vdGU+PENpdGU+PEF1dGhvcj5XYW5nPC9BdXRob3I+PFllYXI+MjAyNDwvWWVhcj48UmVj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</w:fldData>
        </w:fldChar>
      </w:r>
      <w:r w:rsidR="00FC0726" w:rsidRPr="008B5835">
        <w:rPr>
          <w:color w:val="000000" w:themeColor="text1"/>
        </w:rPr>
        <w:instrText xml:space="preserve"> ADDIN EN.CITE.DATA </w:instrText>
      </w:r>
      <w:r w:rsidR="00FC0726" w:rsidRPr="008B5835">
        <w:rPr>
          <w:color w:val="000000" w:themeColor="text1"/>
        </w:rPr>
      </w:r>
      <w:r w:rsidR="00FC0726" w:rsidRPr="008B5835">
        <w:rPr>
          <w:color w:val="000000" w:themeColor="text1"/>
        </w:rPr>
        <w:fldChar w:fldCharType="end"/>
      </w:r>
      <w:r w:rsidR="007F7109" w:rsidRPr="008B5835">
        <w:rPr>
          <w:color w:val="000000" w:themeColor="text1"/>
        </w:rPr>
      </w:r>
      <w:r w:rsidR="007F7109" w:rsidRPr="008B5835">
        <w:rPr>
          <w:color w:val="000000" w:themeColor="text1"/>
        </w:rPr>
        <w:fldChar w:fldCharType="separate"/>
      </w:r>
      <w:r w:rsidR="00FC0726" w:rsidRPr="008B5835">
        <w:rPr>
          <w:noProof/>
          <w:color w:val="000000" w:themeColor="text1"/>
          <w:vertAlign w:val="superscript"/>
        </w:rPr>
        <w:t>14</w:t>
      </w:r>
      <w:r w:rsidR="007F7109" w:rsidRPr="008B5835">
        <w:rPr>
          <w:color w:val="000000" w:themeColor="text1"/>
        </w:rPr>
        <w:fldChar w:fldCharType="end"/>
      </w:r>
      <w:r w:rsidR="007F7109" w:rsidRPr="008B5835">
        <w:rPr>
          <w:color w:val="000000" w:themeColor="text1"/>
        </w:rPr>
        <w:t xml:space="preserve">. </w:t>
      </w:r>
      <w:bookmarkEnd w:id="0"/>
      <w:r w:rsidR="00200BA1" w:rsidRPr="008B5835">
        <w:rPr>
          <w:color w:val="000000" w:themeColor="text1"/>
        </w:rPr>
        <w:t>Under these circumstances, g</w:t>
      </w:r>
      <w:r w:rsidR="007F7109" w:rsidRPr="008B5835">
        <w:rPr>
          <w:color w:val="000000" w:themeColor="text1"/>
        </w:rPr>
        <w:t>raph theory provides a robust framework for quantifying large-scale brain network architecture, offering insights into cortical organization at nodal levels</w:t>
      </w:r>
      <w:r w:rsidR="007F7109" w:rsidRPr="008B5835">
        <w:rPr>
          <w:color w:val="000000" w:themeColor="text1"/>
        </w:rPr>
        <w:fldChar w:fldCharType="begin">
          <w:fldData xml:space="preserve">PEVuZE5vdGU+PENpdGU+PEF1dGhvcj5WZWNjaGlvPC9BdXRob3I+PFllYXI+MjAyNTwvWWVhcj48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</w:fldData>
        </w:fldChar>
      </w:r>
      <w:r w:rsidR="00FC0726" w:rsidRPr="008B5835">
        <w:rPr>
          <w:color w:val="000000" w:themeColor="text1"/>
        </w:rPr>
        <w:instrText xml:space="preserve"> ADDIN EN.CITE </w:instrText>
      </w:r>
      <w:r w:rsidR="00FC0726" w:rsidRPr="008B5835">
        <w:rPr>
          <w:color w:val="000000" w:themeColor="text1"/>
        </w:rPr>
        <w:fldChar w:fldCharType="begin">
          <w:fldData xml:space="preserve">PEVuZE5vdGU+PENpdGU+PEF1dGhvcj5WZWNjaGlvPC9BdXRob3I+PFllYXI+MjAyNTwvWWVhcj48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</w:fldData>
        </w:fldChar>
      </w:r>
      <w:r w:rsidR="00FC0726" w:rsidRPr="008B5835">
        <w:rPr>
          <w:color w:val="000000" w:themeColor="text1"/>
        </w:rPr>
        <w:instrText xml:space="preserve"> ADDIN EN.CITE.DATA </w:instrText>
      </w:r>
      <w:r w:rsidR="00FC0726" w:rsidRPr="008B5835">
        <w:rPr>
          <w:color w:val="000000" w:themeColor="text1"/>
        </w:rPr>
      </w:r>
      <w:r w:rsidR="00FC0726" w:rsidRPr="008B5835">
        <w:rPr>
          <w:color w:val="000000" w:themeColor="text1"/>
        </w:rPr>
        <w:fldChar w:fldCharType="end"/>
      </w:r>
      <w:r w:rsidR="007F7109" w:rsidRPr="008B5835">
        <w:rPr>
          <w:color w:val="000000" w:themeColor="text1"/>
        </w:rPr>
      </w:r>
      <w:r w:rsidR="007F7109" w:rsidRPr="008B5835">
        <w:rPr>
          <w:color w:val="000000" w:themeColor="text1"/>
        </w:rPr>
        <w:fldChar w:fldCharType="separate"/>
      </w:r>
      <w:r w:rsidR="00FC0726" w:rsidRPr="008B5835">
        <w:rPr>
          <w:noProof/>
          <w:color w:val="000000" w:themeColor="text1"/>
          <w:vertAlign w:val="superscript"/>
        </w:rPr>
        <w:t>15</w:t>
      </w:r>
      <w:r w:rsidR="007F7109" w:rsidRPr="008B5835">
        <w:rPr>
          <w:color w:val="000000" w:themeColor="text1"/>
        </w:rPr>
        <w:fldChar w:fldCharType="end"/>
      </w:r>
      <w:r w:rsidR="007F7109" w:rsidRPr="008B5835">
        <w:rPr>
          <w:color w:val="000000" w:themeColor="text1"/>
        </w:rPr>
        <w:t>. By computing key network metrics such as clustering coefficient, average path length, and global efficiency, researchers may evaluate how RAT influences neural information processing</w:t>
      </w:r>
      <w:r w:rsidR="00062CBA" w:rsidRPr="008B5835">
        <w:rPr>
          <w:color w:val="000000" w:themeColor="text1"/>
        </w:rPr>
        <w:t xml:space="preserve"> and transfer capacity</w:t>
      </w:r>
      <w:r w:rsidR="007F7109" w:rsidRPr="008B5835">
        <w:rPr>
          <w:color w:val="000000" w:themeColor="text1"/>
        </w:rPr>
        <w:t xml:space="preserve">. </w:t>
      </w:r>
      <w:r w:rsidRPr="008B5835">
        <w:rPr>
          <w:color w:val="000000" w:themeColor="text1"/>
        </w:rPr>
        <w:t>As shown in previous literature, s</w:t>
      </w:r>
      <w:r w:rsidR="007F7109" w:rsidRPr="008B5835">
        <w:rPr>
          <w:color w:val="000000" w:themeColor="text1"/>
        </w:rPr>
        <w:t>troke-induced disruptions to network integrity often manifest as alterations in small-world properties and overall topological organization</w:t>
      </w:r>
      <w:r w:rsidR="007F7109" w:rsidRPr="008B5835">
        <w:rPr>
          <w:color w:val="000000" w:themeColor="text1"/>
        </w:rPr>
        <w:fldChar w:fldCharType="begin">
          <w:fldData xml:space="preserve">PEVuZE5vdGU+PENpdGU+PEF1dGhvcj5DYWxpYW5kcm88L0F1dGhvcj48WWVhcj4yMDE3PC9ZZWFy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</w:fldData>
        </w:fldChar>
      </w:r>
      <w:r w:rsidR="00FC0726" w:rsidRPr="008B5835">
        <w:rPr>
          <w:color w:val="000000" w:themeColor="text1"/>
        </w:rPr>
        <w:instrText xml:space="preserve"> ADDIN EN.CITE </w:instrText>
      </w:r>
      <w:r w:rsidR="00FC0726" w:rsidRPr="008B5835">
        <w:rPr>
          <w:color w:val="000000" w:themeColor="text1"/>
        </w:rPr>
        <w:fldChar w:fldCharType="begin">
          <w:fldData xml:space="preserve">PEVuZE5vdGU+PENpdGU+PEF1dGhvcj5DYWxpYW5kcm88L0F1dGhvcj48WWVhcj4yMDE3PC9ZZWFy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</w:fldData>
        </w:fldChar>
      </w:r>
      <w:r w:rsidR="00FC0726" w:rsidRPr="008B5835">
        <w:rPr>
          <w:color w:val="000000" w:themeColor="text1"/>
        </w:rPr>
        <w:instrText xml:space="preserve"> ADDIN EN.CITE.DATA </w:instrText>
      </w:r>
      <w:r w:rsidR="00FC0726" w:rsidRPr="008B5835">
        <w:rPr>
          <w:color w:val="000000" w:themeColor="text1"/>
        </w:rPr>
      </w:r>
      <w:r w:rsidR="00FC0726" w:rsidRPr="008B5835">
        <w:rPr>
          <w:color w:val="000000" w:themeColor="text1"/>
        </w:rPr>
        <w:fldChar w:fldCharType="end"/>
      </w:r>
      <w:r w:rsidR="007F7109" w:rsidRPr="008B5835">
        <w:rPr>
          <w:color w:val="000000" w:themeColor="text1"/>
        </w:rPr>
      </w:r>
      <w:r w:rsidR="007F7109" w:rsidRPr="008B5835">
        <w:rPr>
          <w:color w:val="000000" w:themeColor="text1"/>
        </w:rPr>
        <w:fldChar w:fldCharType="separate"/>
      </w:r>
      <w:r w:rsidR="00FC0726" w:rsidRPr="008B5835">
        <w:rPr>
          <w:noProof/>
          <w:color w:val="000000" w:themeColor="text1"/>
          <w:vertAlign w:val="superscript"/>
        </w:rPr>
        <w:t>16,17</w:t>
      </w:r>
      <w:r w:rsidR="007F7109" w:rsidRPr="008B5835">
        <w:rPr>
          <w:color w:val="000000" w:themeColor="text1"/>
        </w:rPr>
        <w:fldChar w:fldCharType="end"/>
      </w:r>
      <w:r w:rsidR="007F7109" w:rsidRPr="008B5835">
        <w:rPr>
          <w:color w:val="000000" w:themeColor="text1"/>
        </w:rPr>
        <w:t xml:space="preserve">. </w:t>
      </w:r>
      <w:r w:rsidR="002E79A2" w:rsidRPr="008B5835">
        <w:rPr>
          <w:color w:val="000000" w:themeColor="text1"/>
        </w:rPr>
        <w:t>R</w:t>
      </w:r>
      <w:r w:rsidR="007F7109" w:rsidRPr="008B5835">
        <w:rPr>
          <w:color w:val="000000" w:themeColor="text1"/>
        </w:rPr>
        <w:t>ehabilitation, particularly task-specific and repetitive training, has been associated with cortical reorganization</w:t>
      </w:r>
      <w:r w:rsidR="002E79A2" w:rsidRPr="008B5835">
        <w:rPr>
          <w:color w:val="000000" w:themeColor="text1"/>
        </w:rPr>
        <w:t>. However</w:t>
      </w:r>
      <w:r w:rsidR="007F7109" w:rsidRPr="008B5835">
        <w:rPr>
          <w:color w:val="000000" w:themeColor="text1"/>
        </w:rPr>
        <w:t>, the precise impact of varied robotic interventions on these network dynamics remains inadequately understood</w:t>
      </w:r>
      <w:r w:rsidR="007F7109" w:rsidRPr="008B5835">
        <w:rPr>
          <w:color w:val="000000" w:themeColor="text1"/>
        </w:rPr>
        <w:fldChar w:fldCharType="begin">
          <w:fldData xml:space="preserve">PEVuZE5vdGU+PENpdGU+PEF1dGhvcj5QYXZhbjwvQXV0aG9yPjxZZWFyPjIwMjQ8L1llYXI+PFJl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</w:fldData>
        </w:fldChar>
      </w:r>
      <w:r w:rsidR="00FC0726" w:rsidRPr="008B5835">
        <w:rPr>
          <w:color w:val="000000" w:themeColor="text1"/>
        </w:rPr>
        <w:instrText xml:space="preserve"> ADDIN EN.CITE </w:instrText>
      </w:r>
      <w:r w:rsidR="00FC0726" w:rsidRPr="008B5835">
        <w:rPr>
          <w:color w:val="000000" w:themeColor="text1"/>
        </w:rPr>
        <w:fldChar w:fldCharType="begin">
          <w:fldData xml:space="preserve">PEVuZE5vdGU+PENpdGU+PEF1dGhvcj5QYXZhbjwvQXV0aG9yPjxZZWFyPjIwMjQ8L1llYXI+PFJl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</w:fldData>
        </w:fldChar>
      </w:r>
      <w:r w:rsidR="00FC0726" w:rsidRPr="008B5835">
        <w:rPr>
          <w:color w:val="000000" w:themeColor="text1"/>
        </w:rPr>
        <w:instrText xml:space="preserve"> ADDIN EN.CITE.DATA </w:instrText>
      </w:r>
      <w:r w:rsidR="00FC0726" w:rsidRPr="008B5835">
        <w:rPr>
          <w:color w:val="000000" w:themeColor="text1"/>
        </w:rPr>
      </w:r>
      <w:r w:rsidR="00FC0726" w:rsidRPr="008B5835">
        <w:rPr>
          <w:color w:val="000000" w:themeColor="text1"/>
        </w:rPr>
        <w:fldChar w:fldCharType="end"/>
      </w:r>
      <w:r w:rsidR="007F7109" w:rsidRPr="008B5835">
        <w:rPr>
          <w:color w:val="000000" w:themeColor="text1"/>
        </w:rPr>
      </w:r>
      <w:r w:rsidR="007F7109" w:rsidRPr="008B5835">
        <w:rPr>
          <w:color w:val="000000" w:themeColor="text1"/>
        </w:rPr>
        <w:fldChar w:fldCharType="separate"/>
      </w:r>
      <w:r w:rsidR="00FC0726" w:rsidRPr="008B5835">
        <w:rPr>
          <w:noProof/>
          <w:color w:val="000000" w:themeColor="text1"/>
          <w:vertAlign w:val="superscript"/>
        </w:rPr>
        <w:t>18</w:t>
      </w:r>
      <w:r w:rsidR="007F7109" w:rsidRPr="008B5835">
        <w:rPr>
          <w:color w:val="000000" w:themeColor="text1"/>
        </w:rPr>
        <w:fldChar w:fldCharType="end"/>
      </w:r>
      <w:r w:rsidR="007F7109" w:rsidRPr="008B5835">
        <w:rPr>
          <w:color w:val="000000" w:themeColor="text1"/>
        </w:rPr>
        <w:t>.</w:t>
      </w:r>
    </w:p>
    <w:p w14:paraId="0BEBF04A" w14:textId="77777777" w:rsidR="003109E0" w:rsidRPr="008B5835" w:rsidRDefault="003109E0" w:rsidP="008B5835">
      <w:pPr>
        <w:rPr>
          <w:color w:val="000000" w:themeColor="text1"/>
        </w:rPr>
      </w:pPr>
    </w:p>
    <w:p w14:paraId="2809D9E3" w14:textId="730AE6CF" w:rsidR="007F7109" w:rsidRPr="008B5835" w:rsidRDefault="007F7109" w:rsidP="008B5835">
      <w:pPr>
        <w:rPr>
          <w:color w:val="000000" w:themeColor="text1"/>
        </w:rPr>
      </w:pPr>
      <w:r w:rsidRPr="00804F1E">
        <w:rPr>
          <w:color w:val="000000" w:themeColor="text1"/>
          <w:highlight w:val="yellow"/>
        </w:rPr>
        <w:t xml:space="preserve">This study </w:t>
      </w:r>
      <w:r w:rsidR="008D56A3" w:rsidRPr="00804F1E">
        <w:rPr>
          <w:color w:val="000000" w:themeColor="text1"/>
          <w:highlight w:val="yellow"/>
        </w:rPr>
        <w:t xml:space="preserve">aims to </w:t>
      </w:r>
      <w:r w:rsidRPr="00804F1E">
        <w:rPr>
          <w:color w:val="000000" w:themeColor="text1"/>
          <w:highlight w:val="yellow"/>
        </w:rPr>
        <w:t xml:space="preserve">investigate the feasibility of a programmable soft pneumatic </w:t>
      </w:r>
      <w:r w:rsidR="00F6141F" w:rsidRPr="00804F1E">
        <w:rPr>
          <w:color w:val="000000" w:themeColor="text1"/>
          <w:highlight w:val="yellow"/>
        </w:rPr>
        <w:t>robot</w:t>
      </w:r>
      <w:r w:rsidRPr="00804F1E">
        <w:rPr>
          <w:color w:val="000000" w:themeColor="text1"/>
          <w:highlight w:val="yellow"/>
        </w:rPr>
        <w:t xml:space="preserve"> in modulating brain network dynamics in </w:t>
      </w:r>
      <w:r w:rsidR="00F4304A" w:rsidRPr="00804F1E">
        <w:rPr>
          <w:color w:val="000000" w:themeColor="text1"/>
          <w:highlight w:val="yellow"/>
        </w:rPr>
        <w:t>people who have had a stroke</w:t>
      </w:r>
      <w:r w:rsidRPr="00804F1E">
        <w:rPr>
          <w:color w:val="000000" w:themeColor="text1"/>
          <w:highlight w:val="yellow"/>
        </w:rPr>
        <w:t>.</w:t>
      </w:r>
      <w:r w:rsidRPr="008B5835">
        <w:rPr>
          <w:color w:val="000000" w:themeColor="text1"/>
        </w:rPr>
        <w:t xml:space="preserve"> </w:t>
      </w:r>
      <w:r w:rsidR="006B07E6" w:rsidRPr="008B5835">
        <w:rPr>
          <w:color w:val="000000" w:themeColor="text1"/>
        </w:rPr>
        <w:t xml:space="preserve">Compared with </w:t>
      </w:r>
      <w:r w:rsidR="00B268AE" w:rsidRPr="008B5835">
        <w:rPr>
          <w:color w:val="000000" w:themeColor="text1"/>
        </w:rPr>
        <w:t xml:space="preserve">hand flexion/extension exercise in </w:t>
      </w:r>
      <w:r w:rsidR="007E78BA" w:rsidRPr="008B5835">
        <w:rPr>
          <w:color w:val="000000" w:themeColor="text1"/>
        </w:rPr>
        <w:t>existing</w:t>
      </w:r>
      <w:r w:rsidR="00B268AE" w:rsidRPr="008B5835">
        <w:rPr>
          <w:color w:val="000000" w:themeColor="text1"/>
        </w:rPr>
        <w:t xml:space="preserve"> </w:t>
      </w:r>
      <w:r w:rsidR="007E78BA" w:rsidRPr="008B5835">
        <w:rPr>
          <w:color w:val="000000" w:themeColor="text1"/>
        </w:rPr>
        <w:t>robotic paradigms</w:t>
      </w:r>
      <w:r w:rsidR="006B07E6" w:rsidRPr="008B5835">
        <w:rPr>
          <w:color w:val="000000" w:themeColor="text1"/>
        </w:rPr>
        <w:t xml:space="preserve">, the current pneumatic </w:t>
      </w:r>
      <w:r w:rsidR="00F6141F" w:rsidRPr="008B5835">
        <w:rPr>
          <w:color w:val="000000" w:themeColor="text1"/>
        </w:rPr>
        <w:t>robot</w:t>
      </w:r>
      <w:r w:rsidR="006B07E6" w:rsidRPr="008B5835">
        <w:rPr>
          <w:color w:val="000000" w:themeColor="text1"/>
        </w:rPr>
        <w:t xml:space="preserve"> has advantages in customizing the working mode, action time</w:t>
      </w:r>
      <w:r w:rsidR="001C0BCB">
        <w:rPr>
          <w:color w:val="000000" w:themeColor="text1"/>
        </w:rPr>
        <w:t>,</w:t>
      </w:r>
      <w:r w:rsidR="006B07E6" w:rsidRPr="008B5835">
        <w:rPr>
          <w:color w:val="000000" w:themeColor="text1"/>
        </w:rPr>
        <w:t xml:space="preserve"> and interaction duration for the </w:t>
      </w:r>
      <w:r w:rsidR="00CD2A6B" w:rsidRPr="008B5835">
        <w:rPr>
          <w:color w:val="000000" w:themeColor="text1"/>
        </w:rPr>
        <w:t>desired</w:t>
      </w:r>
      <w:r w:rsidR="006B07E6" w:rsidRPr="008B5835">
        <w:rPr>
          <w:color w:val="000000" w:themeColor="text1"/>
        </w:rPr>
        <w:t xml:space="preserve"> movements, such as grasp, </w:t>
      </w:r>
      <w:r w:rsidR="00CD2A6B" w:rsidRPr="008B5835">
        <w:rPr>
          <w:color w:val="000000" w:themeColor="text1"/>
        </w:rPr>
        <w:t xml:space="preserve">release, and </w:t>
      </w:r>
      <w:r w:rsidR="006B07E6" w:rsidRPr="008B5835">
        <w:rPr>
          <w:color w:val="000000" w:themeColor="text1"/>
        </w:rPr>
        <w:t>pinch</w:t>
      </w:r>
      <w:r w:rsidR="00853AFD" w:rsidRPr="008B5835">
        <w:rPr>
          <w:color w:val="000000" w:themeColor="text1"/>
        </w:rPr>
        <w:fldChar w:fldCharType="begin">
          <w:fldData xml:space="preserve">PEVuZE5vdGU+PENpdGU+PEF1dGhvcj5ZdXJrZXdpY2g8L0F1dGhvcj48WWVhcj4yMDIwPC9ZZWFy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==
</w:fldData>
        </w:fldChar>
      </w:r>
      <w:r w:rsidR="00853AFD" w:rsidRPr="008B5835">
        <w:rPr>
          <w:color w:val="000000" w:themeColor="text1"/>
        </w:rPr>
        <w:instrText xml:space="preserve"> ADDIN EN.CITE </w:instrText>
      </w:r>
      <w:r w:rsidR="00853AFD" w:rsidRPr="008B5835">
        <w:rPr>
          <w:color w:val="000000" w:themeColor="text1"/>
        </w:rPr>
        <w:fldChar w:fldCharType="begin">
          <w:fldData xml:space="preserve">PEVuZE5vdGU+PENpdGU+PEF1dGhvcj5ZdXJrZXdpY2g8L0F1dGhvcj48WWVhcj4yMDIwPC9ZZWFy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==
</w:fldData>
        </w:fldChar>
      </w:r>
      <w:r w:rsidR="00853AFD" w:rsidRPr="008B5835">
        <w:rPr>
          <w:color w:val="000000" w:themeColor="text1"/>
        </w:rPr>
        <w:instrText xml:space="preserve"> ADDIN EN.CITE.DATA </w:instrText>
      </w:r>
      <w:r w:rsidR="00853AFD" w:rsidRPr="008B5835">
        <w:rPr>
          <w:color w:val="000000" w:themeColor="text1"/>
        </w:rPr>
      </w:r>
      <w:r w:rsidR="00853AFD" w:rsidRPr="008B5835">
        <w:rPr>
          <w:color w:val="000000" w:themeColor="text1"/>
        </w:rPr>
        <w:fldChar w:fldCharType="end"/>
      </w:r>
      <w:r w:rsidR="00853AFD" w:rsidRPr="008B5835">
        <w:rPr>
          <w:color w:val="000000" w:themeColor="text1"/>
        </w:rPr>
      </w:r>
      <w:r w:rsidR="00853AFD" w:rsidRPr="008B5835">
        <w:rPr>
          <w:color w:val="000000" w:themeColor="text1"/>
        </w:rPr>
        <w:fldChar w:fldCharType="separate"/>
      </w:r>
      <w:r w:rsidR="00853AFD" w:rsidRPr="008B5835">
        <w:rPr>
          <w:noProof/>
          <w:color w:val="000000" w:themeColor="text1"/>
          <w:vertAlign w:val="superscript"/>
        </w:rPr>
        <w:t>19,20</w:t>
      </w:r>
      <w:r w:rsidR="00853AFD" w:rsidRPr="008B5835">
        <w:rPr>
          <w:color w:val="000000" w:themeColor="text1"/>
        </w:rPr>
        <w:fldChar w:fldCharType="end"/>
      </w:r>
      <w:r w:rsidR="00CD2A6B" w:rsidRPr="008B5835">
        <w:rPr>
          <w:color w:val="000000" w:themeColor="text1"/>
        </w:rPr>
        <w:t xml:space="preserve">. </w:t>
      </w:r>
      <w:r w:rsidR="002769A4" w:rsidRPr="008B5835">
        <w:rPr>
          <w:color w:val="000000" w:themeColor="text1"/>
        </w:rPr>
        <w:t>These diverse modes of human-robot interaction may provide more targeted stimulation to the sensorimotor cortical areas</w:t>
      </w:r>
      <w:r w:rsidR="002E79A2" w:rsidRPr="008B5835">
        <w:rPr>
          <w:color w:val="000000" w:themeColor="text1"/>
        </w:rPr>
        <w:t xml:space="preserve">. Such </w:t>
      </w:r>
      <w:r w:rsidR="001C0BCB">
        <w:rPr>
          <w:color w:val="000000" w:themeColor="text1"/>
        </w:rPr>
        <w:t xml:space="preserve">a </w:t>
      </w:r>
      <w:r w:rsidR="002E79A2" w:rsidRPr="008B5835">
        <w:rPr>
          <w:color w:val="000000" w:themeColor="text1"/>
        </w:rPr>
        <w:t>paradigm can</w:t>
      </w:r>
      <w:r w:rsidR="002769A4" w:rsidRPr="008B5835">
        <w:rPr>
          <w:color w:val="000000" w:themeColor="text1"/>
        </w:rPr>
        <w:t xml:space="preserve"> potentially promot</w:t>
      </w:r>
      <w:r w:rsidR="002E79A2" w:rsidRPr="008B5835">
        <w:rPr>
          <w:color w:val="000000" w:themeColor="text1"/>
        </w:rPr>
        <w:t>e</w:t>
      </w:r>
      <w:r w:rsidR="002769A4" w:rsidRPr="008B5835">
        <w:rPr>
          <w:color w:val="000000" w:themeColor="text1"/>
        </w:rPr>
        <w:t xml:space="preserve"> neuroplasticity in regions associated with hand function recovery</w:t>
      </w:r>
      <w:r w:rsidR="00B54E59" w:rsidRPr="008B5835">
        <w:rPr>
          <w:color w:val="000000" w:themeColor="text1"/>
        </w:rPr>
        <w:fldChar w:fldCharType="begin">
          <w:fldData xml:space="preserve">PEVuZE5vdGU+PENpdGU+PEF1dGhvcj5MaXU8L0F1dGhvcj48WWVhcj4yMDI0PC9ZZWFyPjxSZWNO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</w:fldData>
        </w:fldChar>
      </w:r>
      <w:r w:rsidR="00B54E59" w:rsidRPr="008B5835">
        <w:rPr>
          <w:color w:val="000000" w:themeColor="text1"/>
        </w:rPr>
        <w:instrText xml:space="preserve"> ADDIN EN.CITE </w:instrText>
      </w:r>
      <w:r w:rsidR="00B54E59" w:rsidRPr="008B5835">
        <w:rPr>
          <w:color w:val="000000" w:themeColor="text1"/>
        </w:rPr>
        <w:fldChar w:fldCharType="begin">
          <w:fldData xml:space="preserve">PEVuZE5vdGU+PENpdGU+PEF1dGhvcj5MaXU8L0F1dGhvcj48WWVhcj4yMDI0PC9ZZWFyPjxSZWNO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</w:fldData>
        </w:fldChar>
      </w:r>
      <w:r w:rsidR="00B54E59" w:rsidRPr="008B5835">
        <w:rPr>
          <w:color w:val="000000" w:themeColor="text1"/>
        </w:rPr>
        <w:instrText xml:space="preserve"> ADDIN EN.CITE.DATA </w:instrText>
      </w:r>
      <w:r w:rsidR="00B54E59" w:rsidRPr="008B5835">
        <w:rPr>
          <w:color w:val="000000" w:themeColor="text1"/>
        </w:rPr>
      </w:r>
      <w:r w:rsidR="00B54E59" w:rsidRPr="008B5835">
        <w:rPr>
          <w:color w:val="000000" w:themeColor="text1"/>
        </w:rPr>
        <w:fldChar w:fldCharType="end"/>
      </w:r>
      <w:r w:rsidR="00B54E59" w:rsidRPr="008B5835">
        <w:rPr>
          <w:color w:val="000000" w:themeColor="text1"/>
        </w:rPr>
      </w:r>
      <w:r w:rsidR="00B54E59" w:rsidRPr="008B5835">
        <w:rPr>
          <w:color w:val="000000" w:themeColor="text1"/>
        </w:rPr>
        <w:fldChar w:fldCharType="separate"/>
      </w:r>
      <w:r w:rsidR="00B54E59" w:rsidRPr="008B5835">
        <w:rPr>
          <w:noProof/>
          <w:color w:val="000000" w:themeColor="text1"/>
          <w:vertAlign w:val="superscript"/>
        </w:rPr>
        <w:t>13</w:t>
      </w:r>
      <w:r w:rsidR="00B54E59" w:rsidRPr="008B5835">
        <w:rPr>
          <w:color w:val="000000" w:themeColor="text1"/>
        </w:rPr>
        <w:fldChar w:fldCharType="end"/>
      </w:r>
      <w:r w:rsidR="006B07E6" w:rsidRPr="008B5835">
        <w:rPr>
          <w:color w:val="000000" w:themeColor="text1"/>
        </w:rPr>
        <w:t>.</w:t>
      </w:r>
      <w:r w:rsidR="00CD2A6B" w:rsidRPr="008B5835">
        <w:rPr>
          <w:color w:val="000000" w:themeColor="text1"/>
          <w:lang w:eastAsia="zh-CN"/>
        </w:rPr>
        <w:t xml:space="preserve"> </w:t>
      </w:r>
      <w:r w:rsidR="00E73F77" w:rsidRPr="008B5835">
        <w:rPr>
          <w:color w:val="000000" w:themeColor="text1"/>
          <w:lang w:eastAsia="zh-CN"/>
        </w:rPr>
        <w:t xml:space="preserve">In addition, </w:t>
      </w:r>
      <w:r w:rsidRPr="008B5835">
        <w:rPr>
          <w:color w:val="000000" w:themeColor="text1"/>
        </w:rPr>
        <w:t xml:space="preserve">fNIRS-based graph theory analysis across diverse therapeutic conditions </w:t>
      </w:r>
      <w:r w:rsidR="00E34024" w:rsidRPr="008B5835">
        <w:rPr>
          <w:color w:val="000000" w:themeColor="text1"/>
        </w:rPr>
        <w:t xml:space="preserve">was utilized </w:t>
      </w:r>
      <w:r w:rsidRPr="008B5835">
        <w:rPr>
          <w:color w:val="000000" w:themeColor="text1"/>
        </w:rPr>
        <w:t xml:space="preserve">to assess how individualized robotic strategies </w:t>
      </w:r>
      <w:r w:rsidR="00CB3C72" w:rsidRPr="008B5835">
        <w:rPr>
          <w:color w:val="000000" w:themeColor="text1"/>
        </w:rPr>
        <w:t xml:space="preserve">may </w:t>
      </w:r>
      <w:r w:rsidRPr="008B5835">
        <w:rPr>
          <w:color w:val="000000" w:themeColor="text1"/>
        </w:rPr>
        <w:t xml:space="preserve">optimize </w:t>
      </w:r>
      <w:r w:rsidR="00EF4F33" w:rsidRPr="008B5835">
        <w:rPr>
          <w:color w:val="000000" w:themeColor="text1"/>
        </w:rPr>
        <w:t xml:space="preserve">hand </w:t>
      </w:r>
      <w:r w:rsidRPr="008B5835">
        <w:rPr>
          <w:color w:val="000000" w:themeColor="text1"/>
        </w:rPr>
        <w:t>motor recovery</w:t>
      </w:r>
      <w:r w:rsidR="002E79A2" w:rsidRPr="008B5835">
        <w:rPr>
          <w:color w:val="000000" w:themeColor="text1"/>
        </w:rPr>
        <w:t>. Moreover,</w:t>
      </w:r>
      <w:r w:rsidRPr="008B5835">
        <w:rPr>
          <w:color w:val="000000" w:themeColor="text1"/>
        </w:rPr>
        <w:t xml:space="preserve"> the neural mechanisms underlying soft </w:t>
      </w:r>
      <w:r w:rsidR="00CB3C72" w:rsidRPr="008B5835">
        <w:rPr>
          <w:color w:val="000000" w:themeColor="text1"/>
        </w:rPr>
        <w:t>robotic rehabilitation</w:t>
      </w:r>
      <w:r w:rsidR="002E79A2" w:rsidRPr="008B5835">
        <w:rPr>
          <w:color w:val="000000" w:themeColor="text1"/>
        </w:rPr>
        <w:t xml:space="preserve"> could be preliminarily elucidated</w:t>
      </w:r>
      <w:r w:rsidRPr="008B5835">
        <w:rPr>
          <w:color w:val="000000" w:themeColor="text1"/>
        </w:rPr>
        <w:t xml:space="preserve">. Understanding these network-level adaptations </w:t>
      </w:r>
      <w:r w:rsidR="00CB3C72" w:rsidRPr="008B5835">
        <w:rPr>
          <w:color w:val="000000" w:themeColor="text1"/>
        </w:rPr>
        <w:t>can</w:t>
      </w:r>
      <w:r w:rsidRPr="008B5835">
        <w:rPr>
          <w:color w:val="000000" w:themeColor="text1"/>
        </w:rPr>
        <w:t xml:space="preserve"> inform the development of targeted, neurophysiology-driven rehabilitation protocols, ultimately enhancing </w:t>
      </w:r>
      <w:r w:rsidR="00EF4F33" w:rsidRPr="008B5835">
        <w:rPr>
          <w:color w:val="000000" w:themeColor="text1"/>
        </w:rPr>
        <w:t xml:space="preserve">hand </w:t>
      </w:r>
      <w:r w:rsidRPr="008B5835">
        <w:rPr>
          <w:color w:val="000000" w:themeColor="text1"/>
        </w:rPr>
        <w:t>recovery in stroke survivors.</w:t>
      </w:r>
    </w:p>
    <w:p w14:paraId="5B0C2269" w14:textId="77777777" w:rsidR="003109E0" w:rsidRPr="008B5835" w:rsidRDefault="003109E0" w:rsidP="008B5835">
      <w:pPr>
        <w:rPr>
          <w:color w:val="000000" w:themeColor="text1"/>
        </w:rPr>
      </w:pPr>
    </w:p>
    <w:p w14:paraId="124803DB" w14:textId="40CAA570" w:rsidR="007F7109" w:rsidRPr="008B5835" w:rsidRDefault="007F7109" w:rsidP="008B5835">
      <w:pPr>
        <w:rPr>
          <w:color w:val="000000" w:themeColor="text1"/>
        </w:rPr>
      </w:pPr>
      <w:r w:rsidRPr="008B5835">
        <w:rPr>
          <w:b/>
          <w:color w:val="000000" w:themeColor="text1"/>
        </w:rPr>
        <w:t>PROTOCOL:</w:t>
      </w:r>
      <w:r w:rsidRPr="008B5835">
        <w:rPr>
          <w:color w:val="000000" w:themeColor="text1"/>
        </w:rPr>
        <w:t xml:space="preserve"> </w:t>
      </w:r>
    </w:p>
    <w:p w14:paraId="0AFB14E9" w14:textId="4E3B7132" w:rsidR="007F7109" w:rsidRPr="008B5835" w:rsidRDefault="007F7109" w:rsidP="008B5835">
      <w:pPr>
        <w:rPr>
          <w:color w:val="000000" w:themeColor="text1"/>
        </w:rPr>
      </w:pPr>
      <w:r w:rsidRPr="008B5835">
        <w:rPr>
          <w:color w:val="000000" w:themeColor="text1"/>
        </w:rPr>
        <w:t>This study was approved by the Ethics Committee of the Tongji Hospital, Wuhan, China. All research protocols adhered to the principles outlined in the Declaration of Helsinki. Written informed consent was obtained from all participants before their inclusion in the study.</w:t>
      </w:r>
      <w:r w:rsidR="00D34799">
        <w:rPr>
          <w:color w:val="000000" w:themeColor="text1"/>
        </w:rPr>
        <w:t xml:space="preserve"> The equipment and software used are listed in the </w:t>
      </w:r>
      <w:r w:rsidR="00D34799" w:rsidRPr="00D34799">
        <w:rPr>
          <w:b/>
          <w:bCs/>
          <w:color w:val="000000" w:themeColor="text1"/>
        </w:rPr>
        <w:t>Table of Materials</w:t>
      </w:r>
      <w:r w:rsidR="00D34799">
        <w:rPr>
          <w:color w:val="000000" w:themeColor="text1"/>
        </w:rPr>
        <w:t>.</w:t>
      </w:r>
    </w:p>
    <w:p w14:paraId="71EFC8D8" w14:textId="77777777" w:rsidR="003109E0" w:rsidRPr="008B5835" w:rsidRDefault="003109E0" w:rsidP="008B5835">
      <w:pPr>
        <w:rPr>
          <w:color w:val="000000" w:themeColor="text1"/>
        </w:rPr>
      </w:pPr>
    </w:p>
    <w:p w14:paraId="5D5DDD2C" w14:textId="77777777" w:rsidR="007F7109" w:rsidRPr="008B5835" w:rsidRDefault="007F7109" w:rsidP="008B5835">
      <w:pPr>
        <w:rPr>
          <w:b/>
          <w:bCs/>
          <w:color w:val="000000" w:themeColor="text1"/>
        </w:rPr>
      </w:pPr>
      <w:r w:rsidRPr="008B5835">
        <w:rPr>
          <w:b/>
          <w:bCs/>
          <w:color w:val="000000" w:themeColor="text1"/>
        </w:rPr>
        <w:t>1. Participants</w:t>
      </w:r>
    </w:p>
    <w:p w14:paraId="425D0C2B" w14:textId="77777777" w:rsidR="008D6A2F" w:rsidRDefault="008D6A2F" w:rsidP="008B5835">
      <w:pPr>
        <w:rPr>
          <w:color w:val="000000" w:themeColor="text1"/>
        </w:rPr>
      </w:pPr>
    </w:p>
    <w:p w14:paraId="74FAD977" w14:textId="3D0E4AFA" w:rsidR="007F7109" w:rsidRPr="008D6A2F" w:rsidRDefault="007F7109" w:rsidP="008B5835">
      <w:pPr>
        <w:rPr>
          <w:color w:val="000000" w:themeColor="text1"/>
        </w:rPr>
      </w:pPr>
      <w:r w:rsidRPr="008D6A2F">
        <w:rPr>
          <w:color w:val="000000" w:themeColor="text1"/>
        </w:rPr>
        <w:t xml:space="preserve">1.1 </w:t>
      </w:r>
      <w:r w:rsidR="00F6405F">
        <w:rPr>
          <w:color w:val="000000" w:themeColor="text1"/>
        </w:rPr>
        <w:t>Consider the following i</w:t>
      </w:r>
      <w:r w:rsidRPr="008D6A2F">
        <w:rPr>
          <w:color w:val="000000" w:themeColor="text1"/>
        </w:rPr>
        <w:t xml:space="preserve">nclusion criteria: </w:t>
      </w:r>
    </w:p>
    <w:p w14:paraId="4F000F43" w14:textId="77777777" w:rsidR="008D6A2F" w:rsidRDefault="008D6A2F" w:rsidP="008B5835">
      <w:pPr>
        <w:rPr>
          <w:color w:val="000000" w:themeColor="text1"/>
        </w:rPr>
      </w:pPr>
    </w:p>
    <w:p w14:paraId="5675AD6E" w14:textId="3116B3E4" w:rsidR="007F7109" w:rsidRPr="008D6A2F" w:rsidRDefault="00FC44ED" w:rsidP="008B5835">
      <w:pPr>
        <w:rPr>
          <w:color w:val="000000" w:themeColor="text1"/>
        </w:rPr>
      </w:pPr>
      <w:r w:rsidRPr="008D6A2F">
        <w:rPr>
          <w:color w:val="000000" w:themeColor="text1"/>
        </w:rPr>
        <w:t xml:space="preserve">1.1.1 </w:t>
      </w:r>
      <w:r w:rsidR="007F7109" w:rsidRPr="008D6A2F">
        <w:rPr>
          <w:color w:val="000000" w:themeColor="text1"/>
        </w:rPr>
        <w:t>Age between 18 and 75 years.</w:t>
      </w:r>
    </w:p>
    <w:p w14:paraId="49EED29F" w14:textId="77777777" w:rsidR="008D6A2F" w:rsidRDefault="008D6A2F" w:rsidP="008B5835">
      <w:pPr>
        <w:rPr>
          <w:color w:val="000000" w:themeColor="text1"/>
        </w:rPr>
      </w:pPr>
    </w:p>
    <w:p w14:paraId="7B8B30E5" w14:textId="273C289D" w:rsidR="007F7109" w:rsidRPr="008D6A2F" w:rsidRDefault="00FC44ED" w:rsidP="008B5835">
      <w:pPr>
        <w:rPr>
          <w:color w:val="000000" w:themeColor="text1"/>
        </w:rPr>
      </w:pPr>
      <w:r w:rsidRPr="008D6A2F">
        <w:rPr>
          <w:color w:val="000000" w:themeColor="text1"/>
        </w:rPr>
        <w:t xml:space="preserve">1.1.2 </w:t>
      </w:r>
      <w:r w:rsidR="007F7109" w:rsidRPr="008D6A2F">
        <w:rPr>
          <w:color w:val="000000" w:themeColor="text1"/>
        </w:rPr>
        <w:t>First-ever ischemic or hemorrhagic stroke</w:t>
      </w:r>
      <w:r w:rsidR="00BA1887" w:rsidRPr="008D6A2F">
        <w:rPr>
          <w:color w:val="000000" w:themeColor="text1"/>
        </w:rPr>
        <w:t xml:space="preserve"> confirmed by CT or MRI</w:t>
      </w:r>
      <w:r w:rsidR="007F7109" w:rsidRPr="008D6A2F">
        <w:rPr>
          <w:color w:val="000000" w:themeColor="text1"/>
        </w:rPr>
        <w:t>.</w:t>
      </w:r>
    </w:p>
    <w:p w14:paraId="1AF7E656" w14:textId="77777777" w:rsidR="008D6A2F" w:rsidRDefault="008D6A2F" w:rsidP="008B5835">
      <w:pPr>
        <w:rPr>
          <w:color w:val="000000" w:themeColor="text1"/>
        </w:rPr>
      </w:pPr>
    </w:p>
    <w:p w14:paraId="25DFBC86" w14:textId="4A4A2EF2" w:rsidR="007F7109" w:rsidRPr="008D6A2F" w:rsidRDefault="00FC44ED" w:rsidP="008B5835">
      <w:pPr>
        <w:rPr>
          <w:color w:val="000000" w:themeColor="text1"/>
        </w:rPr>
      </w:pPr>
      <w:r w:rsidRPr="008D6A2F">
        <w:rPr>
          <w:color w:val="000000" w:themeColor="text1"/>
        </w:rPr>
        <w:t xml:space="preserve">1.1.3 </w:t>
      </w:r>
      <w:r w:rsidR="007F7109" w:rsidRPr="008D6A2F">
        <w:rPr>
          <w:color w:val="000000" w:themeColor="text1"/>
        </w:rPr>
        <w:t>Medically stable condition.</w:t>
      </w:r>
    </w:p>
    <w:p w14:paraId="5F89D6CC" w14:textId="77777777" w:rsidR="008D6A2F" w:rsidRDefault="008D6A2F" w:rsidP="008B5835">
      <w:pPr>
        <w:rPr>
          <w:color w:val="000000" w:themeColor="text1"/>
        </w:rPr>
      </w:pPr>
    </w:p>
    <w:p w14:paraId="135039EC" w14:textId="21E1691A" w:rsidR="007F7109" w:rsidRPr="008D6A2F" w:rsidRDefault="00FC44ED" w:rsidP="008B5835">
      <w:pPr>
        <w:rPr>
          <w:color w:val="000000" w:themeColor="text1"/>
        </w:rPr>
      </w:pPr>
      <w:r w:rsidRPr="008D6A2F">
        <w:rPr>
          <w:color w:val="000000" w:themeColor="text1"/>
        </w:rPr>
        <w:t xml:space="preserve">1.1.4 </w:t>
      </w:r>
      <w:r w:rsidR="007F7109" w:rsidRPr="008D6A2F">
        <w:rPr>
          <w:color w:val="000000" w:themeColor="text1"/>
        </w:rPr>
        <w:t xml:space="preserve">Sign informed consent </w:t>
      </w:r>
      <w:r w:rsidR="00FE7886" w:rsidRPr="008D6A2F">
        <w:rPr>
          <w:color w:val="000000" w:themeColor="text1"/>
        </w:rPr>
        <w:t>in person</w:t>
      </w:r>
      <w:r w:rsidR="007F7109" w:rsidRPr="008D6A2F">
        <w:rPr>
          <w:color w:val="000000" w:themeColor="text1"/>
        </w:rPr>
        <w:t xml:space="preserve"> or </w:t>
      </w:r>
      <w:r w:rsidR="00FE7886" w:rsidRPr="008D6A2F">
        <w:rPr>
          <w:color w:val="000000" w:themeColor="text1"/>
        </w:rPr>
        <w:t xml:space="preserve">from </w:t>
      </w:r>
      <w:r w:rsidR="007F7109" w:rsidRPr="008D6A2F">
        <w:rPr>
          <w:color w:val="000000" w:themeColor="text1"/>
        </w:rPr>
        <w:t>their authorized representative</w:t>
      </w:r>
      <w:r w:rsidR="00351BAD" w:rsidRPr="008D6A2F">
        <w:rPr>
          <w:color w:val="000000" w:themeColor="text1"/>
        </w:rPr>
        <w:t>(s)</w:t>
      </w:r>
      <w:r w:rsidR="007F7109" w:rsidRPr="008D6A2F">
        <w:rPr>
          <w:color w:val="000000" w:themeColor="text1"/>
        </w:rPr>
        <w:t>.</w:t>
      </w:r>
    </w:p>
    <w:p w14:paraId="0F4C3F40" w14:textId="77777777" w:rsidR="008D6A2F" w:rsidRDefault="008D6A2F" w:rsidP="008B5835">
      <w:pPr>
        <w:rPr>
          <w:color w:val="000000" w:themeColor="text1"/>
        </w:rPr>
      </w:pPr>
    </w:p>
    <w:p w14:paraId="07CAD307" w14:textId="1F4CC233" w:rsidR="007F7109" w:rsidRPr="008D6A2F" w:rsidRDefault="007F7109" w:rsidP="008B5835">
      <w:pPr>
        <w:rPr>
          <w:color w:val="000000" w:themeColor="text1"/>
        </w:rPr>
      </w:pPr>
      <w:r w:rsidRPr="008D6A2F">
        <w:rPr>
          <w:color w:val="000000" w:themeColor="text1"/>
        </w:rPr>
        <w:t xml:space="preserve">1.2 </w:t>
      </w:r>
      <w:r w:rsidR="00F6405F">
        <w:rPr>
          <w:color w:val="000000" w:themeColor="text1"/>
        </w:rPr>
        <w:t>Consider the following e</w:t>
      </w:r>
      <w:r w:rsidRPr="008D6A2F">
        <w:rPr>
          <w:color w:val="000000" w:themeColor="text1"/>
        </w:rPr>
        <w:t xml:space="preserve">xclusion criteria: </w:t>
      </w:r>
    </w:p>
    <w:p w14:paraId="14925BF8" w14:textId="77777777" w:rsidR="008D6A2F" w:rsidRDefault="008D6A2F" w:rsidP="008B5835">
      <w:pPr>
        <w:rPr>
          <w:color w:val="000000" w:themeColor="text1"/>
        </w:rPr>
      </w:pPr>
    </w:p>
    <w:p w14:paraId="0B0E612E" w14:textId="7E7CCB5B" w:rsidR="007F7109" w:rsidRPr="008D6A2F" w:rsidRDefault="00FC44ED" w:rsidP="008B5835">
      <w:pPr>
        <w:rPr>
          <w:color w:val="000000" w:themeColor="text1"/>
        </w:rPr>
      </w:pPr>
      <w:r w:rsidRPr="008D6A2F">
        <w:rPr>
          <w:color w:val="000000" w:themeColor="text1"/>
        </w:rPr>
        <w:t xml:space="preserve">1.2.1 </w:t>
      </w:r>
      <w:r w:rsidR="007F7109" w:rsidRPr="008D6A2F">
        <w:rPr>
          <w:color w:val="000000" w:themeColor="text1"/>
        </w:rPr>
        <w:t xml:space="preserve">Severe aphasia, cognitive impairments, consciousness disorders, or inability to cooperate with </w:t>
      </w:r>
      <w:r w:rsidR="00351BAD" w:rsidRPr="008D6A2F">
        <w:rPr>
          <w:color w:val="000000" w:themeColor="text1"/>
        </w:rPr>
        <w:t xml:space="preserve">the </w:t>
      </w:r>
      <w:r w:rsidR="006F3F03" w:rsidRPr="008D6A2F">
        <w:rPr>
          <w:color w:val="000000" w:themeColor="text1"/>
        </w:rPr>
        <w:t>intervention</w:t>
      </w:r>
      <w:r w:rsidR="007F7109" w:rsidRPr="008D6A2F">
        <w:rPr>
          <w:color w:val="000000" w:themeColor="text1"/>
        </w:rPr>
        <w:t xml:space="preserve"> or assessment</w:t>
      </w:r>
      <w:r w:rsidR="00351BAD" w:rsidRPr="008D6A2F">
        <w:rPr>
          <w:color w:val="000000" w:themeColor="text1"/>
        </w:rPr>
        <w:t xml:space="preserve"> protocol</w:t>
      </w:r>
      <w:r w:rsidR="007F7109" w:rsidRPr="008D6A2F">
        <w:rPr>
          <w:color w:val="000000" w:themeColor="text1"/>
        </w:rPr>
        <w:t>.</w:t>
      </w:r>
    </w:p>
    <w:p w14:paraId="4D0D067A" w14:textId="77777777" w:rsidR="008D6A2F" w:rsidRDefault="008D6A2F" w:rsidP="008B5835">
      <w:pPr>
        <w:rPr>
          <w:color w:val="000000" w:themeColor="text1"/>
        </w:rPr>
      </w:pPr>
    </w:p>
    <w:p w14:paraId="41B2C693" w14:textId="5D0FA353" w:rsidR="007F7109" w:rsidRPr="008D6A2F" w:rsidRDefault="00FC44ED" w:rsidP="008B5835">
      <w:pPr>
        <w:rPr>
          <w:color w:val="000000" w:themeColor="text1"/>
        </w:rPr>
      </w:pPr>
      <w:r w:rsidRPr="008D6A2F">
        <w:rPr>
          <w:color w:val="000000" w:themeColor="text1"/>
        </w:rPr>
        <w:t xml:space="preserve">1.2.2 </w:t>
      </w:r>
      <w:r w:rsidR="007F7109" w:rsidRPr="008D6A2F">
        <w:rPr>
          <w:color w:val="000000" w:themeColor="text1"/>
        </w:rPr>
        <w:t xml:space="preserve">Inability to remain seated for </w:t>
      </w:r>
      <w:r w:rsidR="00351BAD" w:rsidRPr="008D6A2F">
        <w:rPr>
          <w:color w:val="000000" w:themeColor="text1"/>
        </w:rPr>
        <w:t xml:space="preserve">at least </w:t>
      </w:r>
      <w:r w:rsidR="007F7109" w:rsidRPr="008D6A2F">
        <w:rPr>
          <w:color w:val="000000" w:themeColor="text1"/>
        </w:rPr>
        <w:t>20 min.</w:t>
      </w:r>
    </w:p>
    <w:p w14:paraId="20D60591" w14:textId="77777777" w:rsidR="008D6A2F" w:rsidRDefault="008D6A2F" w:rsidP="008B5835">
      <w:pPr>
        <w:rPr>
          <w:color w:val="000000" w:themeColor="text1"/>
        </w:rPr>
      </w:pPr>
    </w:p>
    <w:p w14:paraId="0278DD55" w14:textId="35A837F4" w:rsidR="007F7109" w:rsidRPr="008D6A2F" w:rsidRDefault="00FC44ED" w:rsidP="008B5835">
      <w:pPr>
        <w:rPr>
          <w:color w:val="000000" w:themeColor="text1"/>
        </w:rPr>
      </w:pPr>
      <w:r w:rsidRPr="008D6A2F">
        <w:rPr>
          <w:color w:val="000000" w:themeColor="text1"/>
        </w:rPr>
        <w:t xml:space="preserve">1.2.3 </w:t>
      </w:r>
      <w:r w:rsidR="007F7109" w:rsidRPr="008D6A2F">
        <w:rPr>
          <w:color w:val="000000" w:themeColor="text1"/>
        </w:rPr>
        <w:t>Severe muscle tone abnormalities (Modified Ashworth Scale score ≥2).</w:t>
      </w:r>
    </w:p>
    <w:p w14:paraId="4D7D6354" w14:textId="77777777" w:rsidR="008D6A2F" w:rsidRDefault="008D6A2F" w:rsidP="008B5835">
      <w:pPr>
        <w:rPr>
          <w:b/>
          <w:bCs/>
          <w:color w:val="000000" w:themeColor="text1"/>
        </w:rPr>
      </w:pPr>
    </w:p>
    <w:p w14:paraId="71CFB6E1" w14:textId="14302565" w:rsidR="007F7109" w:rsidRPr="008B5835" w:rsidRDefault="007F7109" w:rsidP="008B5835">
      <w:pPr>
        <w:rPr>
          <w:b/>
          <w:bCs/>
          <w:color w:val="000000" w:themeColor="text1"/>
        </w:rPr>
      </w:pPr>
      <w:r w:rsidRPr="00804F1E">
        <w:rPr>
          <w:b/>
          <w:bCs/>
          <w:color w:val="000000" w:themeColor="text1"/>
          <w:highlight w:val="yellow"/>
        </w:rPr>
        <w:t xml:space="preserve">2. Soft </w:t>
      </w:r>
      <w:r w:rsidR="008D7A63" w:rsidRPr="00804F1E">
        <w:rPr>
          <w:b/>
          <w:bCs/>
          <w:color w:val="000000" w:themeColor="text1"/>
          <w:highlight w:val="yellow"/>
        </w:rPr>
        <w:t>pneumatic robotic system</w:t>
      </w:r>
    </w:p>
    <w:p w14:paraId="63BF80AA" w14:textId="77777777" w:rsidR="008D7A63" w:rsidRDefault="008D7A63" w:rsidP="008B5835">
      <w:pPr>
        <w:rPr>
          <w:color w:val="000000" w:themeColor="text1"/>
        </w:rPr>
      </w:pPr>
    </w:p>
    <w:p w14:paraId="48A7CE00" w14:textId="23B7F85B" w:rsidR="007F7109" w:rsidRPr="008D7A63" w:rsidRDefault="007F7109" w:rsidP="008B5835">
      <w:pPr>
        <w:rPr>
          <w:color w:val="000000" w:themeColor="text1"/>
        </w:rPr>
      </w:pPr>
      <w:r w:rsidRPr="008D7A63">
        <w:rPr>
          <w:color w:val="000000" w:themeColor="text1"/>
        </w:rPr>
        <w:t xml:space="preserve">2.1 Equipment </w:t>
      </w:r>
      <w:r w:rsidR="00C35029" w:rsidRPr="008D7A63">
        <w:rPr>
          <w:color w:val="000000" w:themeColor="text1"/>
        </w:rPr>
        <w:t>c</w:t>
      </w:r>
      <w:r w:rsidRPr="008D7A63">
        <w:rPr>
          <w:color w:val="000000" w:themeColor="text1"/>
        </w:rPr>
        <w:t xml:space="preserve">onnection and </w:t>
      </w:r>
      <w:r w:rsidR="00C35029" w:rsidRPr="008D7A63">
        <w:rPr>
          <w:color w:val="000000" w:themeColor="text1"/>
        </w:rPr>
        <w:t>s</w:t>
      </w:r>
      <w:r w:rsidRPr="008D7A63">
        <w:rPr>
          <w:color w:val="000000" w:themeColor="text1"/>
        </w:rPr>
        <w:t>tartup</w:t>
      </w:r>
    </w:p>
    <w:p w14:paraId="4298AB11" w14:textId="77777777" w:rsidR="008D7A63" w:rsidRDefault="008D7A63" w:rsidP="008B5835">
      <w:pPr>
        <w:rPr>
          <w:color w:val="000000" w:themeColor="text1"/>
        </w:rPr>
      </w:pPr>
    </w:p>
    <w:p w14:paraId="6896B4EF" w14:textId="507C10AD" w:rsidR="007F7109" w:rsidRPr="008D7A63" w:rsidRDefault="00FC44ED" w:rsidP="008B5835">
      <w:pPr>
        <w:rPr>
          <w:color w:val="000000" w:themeColor="text1"/>
        </w:rPr>
      </w:pPr>
      <w:r w:rsidRPr="008D7A63">
        <w:rPr>
          <w:color w:val="000000" w:themeColor="text1"/>
        </w:rPr>
        <w:t xml:space="preserve">2.1.1 </w:t>
      </w:r>
      <w:r w:rsidR="007F7109" w:rsidRPr="008D7A63">
        <w:rPr>
          <w:color w:val="000000" w:themeColor="text1"/>
        </w:rPr>
        <w:t>Plug the power cable of the robotic system into an electrical outlet.</w:t>
      </w:r>
    </w:p>
    <w:p w14:paraId="73262F8F" w14:textId="77777777" w:rsidR="008D7A63" w:rsidRDefault="008D7A63" w:rsidP="008B5835">
      <w:pPr>
        <w:rPr>
          <w:color w:val="000000" w:themeColor="text1"/>
        </w:rPr>
      </w:pPr>
    </w:p>
    <w:p w14:paraId="78A813FB" w14:textId="100A3880" w:rsidR="007F7109" w:rsidRPr="008D7A63" w:rsidRDefault="00FC44ED" w:rsidP="008B5835">
      <w:pPr>
        <w:rPr>
          <w:color w:val="000000" w:themeColor="text1"/>
        </w:rPr>
      </w:pPr>
      <w:r w:rsidRPr="008D7A63">
        <w:rPr>
          <w:color w:val="000000" w:themeColor="text1"/>
        </w:rPr>
        <w:t xml:space="preserve">2.1.2 </w:t>
      </w:r>
      <w:r w:rsidR="00351BAD" w:rsidRPr="008D7A63">
        <w:rPr>
          <w:color w:val="000000" w:themeColor="text1"/>
        </w:rPr>
        <w:t xml:space="preserve">Turn </w:t>
      </w:r>
      <w:r w:rsidR="007F7109" w:rsidRPr="008D7A63">
        <w:rPr>
          <w:color w:val="000000" w:themeColor="text1"/>
        </w:rPr>
        <w:t>on the computer by pressing the button located on the computer tower.</w:t>
      </w:r>
    </w:p>
    <w:p w14:paraId="3A453BD7" w14:textId="77777777" w:rsidR="008D7A63" w:rsidRDefault="008D7A63" w:rsidP="008B5835">
      <w:pPr>
        <w:rPr>
          <w:color w:val="000000" w:themeColor="text1"/>
        </w:rPr>
      </w:pPr>
    </w:p>
    <w:p w14:paraId="6313783F" w14:textId="06CB2488" w:rsidR="007F7109" w:rsidRPr="008D7A63" w:rsidRDefault="00FC44ED" w:rsidP="008B5835">
      <w:pPr>
        <w:rPr>
          <w:color w:val="000000" w:themeColor="text1"/>
        </w:rPr>
      </w:pPr>
      <w:r w:rsidRPr="00804F1E">
        <w:rPr>
          <w:color w:val="000000" w:themeColor="text1"/>
          <w:highlight w:val="yellow"/>
        </w:rPr>
        <w:t xml:space="preserve">2.1.3 </w:t>
      </w:r>
      <w:r w:rsidR="007F7109" w:rsidRPr="00804F1E">
        <w:rPr>
          <w:color w:val="000000" w:themeColor="text1"/>
          <w:highlight w:val="yellow"/>
        </w:rPr>
        <w:t>Connect the two air pump power cables to the power outlet and the soft pneumatic glove.</w:t>
      </w:r>
    </w:p>
    <w:p w14:paraId="0AAFDAA9" w14:textId="77777777" w:rsidR="008D7A63" w:rsidRDefault="008D7A63" w:rsidP="008B5835">
      <w:pPr>
        <w:rPr>
          <w:color w:val="000000" w:themeColor="text1"/>
        </w:rPr>
      </w:pPr>
    </w:p>
    <w:p w14:paraId="7CF8F0A9" w14:textId="4739AD08" w:rsidR="007F7109" w:rsidRPr="008D7A63" w:rsidRDefault="00FC44ED" w:rsidP="008B5835">
      <w:pPr>
        <w:rPr>
          <w:color w:val="000000" w:themeColor="text1"/>
        </w:rPr>
      </w:pPr>
      <w:r w:rsidRPr="008D7A63">
        <w:rPr>
          <w:color w:val="000000" w:themeColor="text1"/>
        </w:rPr>
        <w:t xml:space="preserve">2.1.4 </w:t>
      </w:r>
      <w:r w:rsidR="007F7109" w:rsidRPr="008D7A63">
        <w:rPr>
          <w:color w:val="000000" w:themeColor="text1"/>
        </w:rPr>
        <w:t xml:space="preserve">Press the </w:t>
      </w:r>
      <w:r w:rsidR="007F7109" w:rsidRPr="008A3CF6">
        <w:rPr>
          <w:b/>
          <w:bCs/>
          <w:color w:val="000000" w:themeColor="text1"/>
        </w:rPr>
        <w:t>green power</w:t>
      </w:r>
      <w:r w:rsidR="007F7109" w:rsidRPr="008D7A63">
        <w:rPr>
          <w:color w:val="000000" w:themeColor="text1"/>
        </w:rPr>
        <w:t xml:space="preserve"> button on the back of the robotic system to activate the device.</w:t>
      </w:r>
    </w:p>
    <w:p w14:paraId="302A3AE1" w14:textId="77777777" w:rsidR="008D7A63" w:rsidRDefault="008D7A63" w:rsidP="008B5835">
      <w:pPr>
        <w:rPr>
          <w:color w:val="000000" w:themeColor="text1"/>
        </w:rPr>
      </w:pPr>
    </w:p>
    <w:p w14:paraId="7535732F" w14:textId="235933F0" w:rsidR="007F7109" w:rsidRPr="008D7A63" w:rsidRDefault="007F7109" w:rsidP="008B5835">
      <w:pPr>
        <w:rPr>
          <w:color w:val="000000" w:themeColor="text1"/>
        </w:rPr>
      </w:pPr>
      <w:r w:rsidRPr="008D7A63">
        <w:rPr>
          <w:color w:val="000000" w:themeColor="text1"/>
        </w:rPr>
        <w:t xml:space="preserve">2.2 Wearing the </w:t>
      </w:r>
      <w:r w:rsidR="00C35029" w:rsidRPr="008D7A63">
        <w:rPr>
          <w:color w:val="000000" w:themeColor="text1"/>
        </w:rPr>
        <w:t>s</w:t>
      </w:r>
      <w:r w:rsidRPr="008D7A63">
        <w:rPr>
          <w:color w:val="000000" w:themeColor="text1"/>
        </w:rPr>
        <w:t xml:space="preserve">oft </w:t>
      </w:r>
      <w:r w:rsidR="00C35029" w:rsidRPr="008D7A63">
        <w:rPr>
          <w:color w:val="000000" w:themeColor="text1"/>
        </w:rPr>
        <w:t>p</w:t>
      </w:r>
      <w:r w:rsidRPr="008D7A63">
        <w:rPr>
          <w:color w:val="000000" w:themeColor="text1"/>
        </w:rPr>
        <w:t xml:space="preserve">neumatic </w:t>
      </w:r>
      <w:r w:rsidR="00F6141F" w:rsidRPr="008D7A63">
        <w:rPr>
          <w:color w:val="000000" w:themeColor="text1"/>
        </w:rPr>
        <w:t>robot</w:t>
      </w:r>
    </w:p>
    <w:p w14:paraId="171FF88A" w14:textId="77777777" w:rsidR="008D7A63" w:rsidRDefault="008D7A63" w:rsidP="008B5835">
      <w:pPr>
        <w:rPr>
          <w:color w:val="000000" w:themeColor="text1"/>
        </w:rPr>
      </w:pPr>
    </w:p>
    <w:p w14:paraId="1E90D294" w14:textId="61AF24B4" w:rsidR="007F7109" w:rsidRPr="00804F1E" w:rsidRDefault="00FC44ED" w:rsidP="008B5835">
      <w:pPr>
        <w:rPr>
          <w:color w:val="000000" w:themeColor="text1"/>
          <w:highlight w:val="yellow"/>
        </w:rPr>
      </w:pPr>
      <w:r w:rsidRPr="00804F1E">
        <w:rPr>
          <w:color w:val="000000" w:themeColor="text1"/>
          <w:highlight w:val="yellow"/>
        </w:rPr>
        <w:t xml:space="preserve">2.2.1 </w:t>
      </w:r>
      <w:r w:rsidR="007F7109" w:rsidRPr="00804F1E">
        <w:rPr>
          <w:color w:val="000000" w:themeColor="text1"/>
          <w:highlight w:val="yellow"/>
        </w:rPr>
        <w:t xml:space="preserve">Assist the participant in wearing the soft pneumatic </w:t>
      </w:r>
      <w:r w:rsidR="00F6141F" w:rsidRPr="00804F1E">
        <w:rPr>
          <w:color w:val="000000" w:themeColor="text1"/>
          <w:highlight w:val="yellow"/>
        </w:rPr>
        <w:t>robot</w:t>
      </w:r>
      <w:r w:rsidR="007F7109" w:rsidRPr="00804F1E">
        <w:rPr>
          <w:color w:val="000000" w:themeColor="text1"/>
          <w:highlight w:val="yellow"/>
        </w:rPr>
        <w:t xml:space="preserve"> on the affected hand, ensuring a secure fit around the palm and fingers.</w:t>
      </w:r>
    </w:p>
    <w:p w14:paraId="535EA454" w14:textId="77777777" w:rsidR="008D7A63" w:rsidRPr="00804F1E" w:rsidRDefault="008D7A63" w:rsidP="008B5835">
      <w:pPr>
        <w:rPr>
          <w:color w:val="000000" w:themeColor="text1"/>
          <w:highlight w:val="yellow"/>
        </w:rPr>
      </w:pPr>
    </w:p>
    <w:p w14:paraId="34EB3F06" w14:textId="7DAF911B" w:rsidR="007F7109" w:rsidRPr="008D7A63" w:rsidRDefault="00FC44ED" w:rsidP="008B5835">
      <w:pPr>
        <w:rPr>
          <w:color w:val="000000" w:themeColor="text1"/>
        </w:rPr>
      </w:pPr>
      <w:r w:rsidRPr="00804F1E">
        <w:rPr>
          <w:color w:val="000000" w:themeColor="text1"/>
          <w:highlight w:val="yellow"/>
        </w:rPr>
        <w:t xml:space="preserve">2.2.2 </w:t>
      </w:r>
      <w:r w:rsidR="007F7109" w:rsidRPr="00804F1E">
        <w:rPr>
          <w:color w:val="000000" w:themeColor="text1"/>
          <w:highlight w:val="yellow"/>
        </w:rPr>
        <w:t xml:space="preserve">Fasten the </w:t>
      </w:r>
      <w:r w:rsidR="00F6141F" w:rsidRPr="00804F1E">
        <w:rPr>
          <w:color w:val="000000" w:themeColor="text1"/>
          <w:highlight w:val="yellow"/>
        </w:rPr>
        <w:t>robot</w:t>
      </w:r>
      <w:r w:rsidR="007F7109" w:rsidRPr="00804F1E">
        <w:rPr>
          <w:color w:val="000000" w:themeColor="text1"/>
          <w:highlight w:val="yellow"/>
        </w:rPr>
        <w:t xml:space="preserve"> using the Velcro strap, ensuring it is securely positioned from the dorsal side of the thumb to the thenar eminence on the palmar side for optimal stability.</w:t>
      </w:r>
    </w:p>
    <w:p w14:paraId="35D6F1CE" w14:textId="77777777" w:rsidR="008D7A63" w:rsidRDefault="008D7A63" w:rsidP="008B5835">
      <w:pPr>
        <w:rPr>
          <w:color w:val="000000" w:themeColor="text1"/>
        </w:rPr>
      </w:pPr>
    </w:p>
    <w:p w14:paraId="3FDD990E" w14:textId="5850FBC1" w:rsidR="007F7109" w:rsidRPr="008D7A63" w:rsidRDefault="007F7109" w:rsidP="008B5835">
      <w:pPr>
        <w:rPr>
          <w:color w:val="000000" w:themeColor="text1"/>
        </w:rPr>
      </w:pPr>
      <w:r w:rsidRPr="008D7A63">
        <w:rPr>
          <w:color w:val="000000" w:themeColor="text1"/>
        </w:rPr>
        <w:t xml:space="preserve">2.3 Robotic </w:t>
      </w:r>
      <w:r w:rsidR="00C35029" w:rsidRPr="008D7A63">
        <w:rPr>
          <w:color w:val="000000" w:themeColor="text1"/>
        </w:rPr>
        <w:t>c</w:t>
      </w:r>
      <w:r w:rsidRPr="008D7A63">
        <w:rPr>
          <w:color w:val="000000" w:themeColor="text1"/>
        </w:rPr>
        <w:t xml:space="preserve">ontrol and </w:t>
      </w:r>
      <w:r w:rsidR="00C35029" w:rsidRPr="008D7A63">
        <w:rPr>
          <w:color w:val="000000" w:themeColor="text1"/>
        </w:rPr>
        <w:t>m</w:t>
      </w:r>
      <w:r w:rsidRPr="008D7A63">
        <w:rPr>
          <w:color w:val="000000" w:themeColor="text1"/>
        </w:rPr>
        <w:t xml:space="preserve">ode </w:t>
      </w:r>
      <w:r w:rsidR="00C35029" w:rsidRPr="008D7A63">
        <w:rPr>
          <w:color w:val="000000" w:themeColor="text1"/>
        </w:rPr>
        <w:t>s</w:t>
      </w:r>
      <w:r w:rsidRPr="008D7A63">
        <w:rPr>
          <w:color w:val="000000" w:themeColor="text1"/>
        </w:rPr>
        <w:t>election</w:t>
      </w:r>
    </w:p>
    <w:p w14:paraId="15B5FD5E" w14:textId="77777777" w:rsidR="008D7A63" w:rsidRDefault="008D7A63" w:rsidP="008B5835">
      <w:pPr>
        <w:rPr>
          <w:color w:val="000000" w:themeColor="text1"/>
        </w:rPr>
      </w:pPr>
    </w:p>
    <w:p w14:paraId="334579B1" w14:textId="0A57B207" w:rsidR="007F7109" w:rsidRPr="008D7A63" w:rsidRDefault="00FC44ED" w:rsidP="008B5835">
      <w:pPr>
        <w:rPr>
          <w:color w:val="000000" w:themeColor="text1"/>
        </w:rPr>
      </w:pPr>
      <w:r w:rsidRPr="008D7A63">
        <w:rPr>
          <w:color w:val="000000" w:themeColor="text1"/>
        </w:rPr>
        <w:t xml:space="preserve">2.3.1 </w:t>
      </w:r>
      <w:r w:rsidR="007F7109" w:rsidRPr="008D7A63">
        <w:rPr>
          <w:color w:val="000000" w:themeColor="text1"/>
        </w:rPr>
        <w:t xml:space="preserve">Press the green </w:t>
      </w:r>
      <w:r w:rsidR="007F7109" w:rsidRPr="008A3CF6">
        <w:rPr>
          <w:b/>
          <w:bCs/>
          <w:color w:val="000000" w:themeColor="text1"/>
        </w:rPr>
        <w:t>Connect</w:t>
      </w:r>
      <w:r w:rsidR="007F7109" w:rsidRPr="008D7A63">
        <w:rPr>
          <w:color w:val="000000" w:themeColor="text1"/>
        </w:rPr>
        <w:t xml:space="preserve"> button below the imaging device.</w:t>
      </w:r>
    </w:p>
    <w:p w14:paraId="40C8F7F1" w14:textId="77777777" w:rsidR="008D7A63" w:rsidRDefault="008D7A63" w:rsidP="008B5835">
      <w:pPr>
        <w:rPr>
          <w:color w:val="000000" w:themeColor="text1"/>
        </w:rPr>
      </w:pPr>
    </w:p>
    <w:p w14:paraId="0B5A3958" w14:textId="25EA7875" w:rsidR="007F7109" w:rsidRPr="008D7A63" w:rsidRDefault="00FC44ED" w:rsidP="008B5835">
      <w:pPr>
        <w:rPr>
          <w:color w:val="000000" w:themeColor="text1"/>
        </w:rPr>
      </w:pPr>
      <w:r w:rsidRPr="008D7A63">
        <w:rPr>
          <w:color w:val="000000" w:themeColor="text1"/>
        </w:rPr>
        <w:t xml:space="preserve">2.3.2 </w:t>
      </w:r>
      <w:r w:rsidR="007F7109" w:rsidRPr="008D7A63">
        <w:rPr>
          <w:color w:val="000000" w:themeColor="text1"/>
        </w:rPr>
        <w:t xml:space="preserve">On the computer interface, select the </w:t>
      </w:r>
      <w:r w:rsidR="007F7109" w:rsidRPr="008A3CF6">
        <w:rPr>
          <w:b/>
          <w:bCs/>
          <w:color w:val="000000" w:themeColor="text1"/>
        </w:rPr>
        <w:t>Robotic Inhalation Mode</w:t>
      </w:r>
      <w:r w:rsidR="007F7109" w:rsidRPr="008D7A63">
        <w:rPr>
          <w:color w:val="000000" w:themeColor="text1"/>
        </w:rPr>
        <w:t>.</w:t>
      </w:r>
    </w:p>
    <w:p w14:paraId="46B22002" w14:textId="77777777" w:rsidR="008D7A63" w:rsidRDefault="008D7A63" w:rsidP="008B5835">
      <w:pPr>
        <w:rPr>
          <w:color w:val="000000" w:themeColor="text1"/>
        </w:rPr>
      </w:pPr>
    </w:p>
    <w:p w14:paraId="1F56A7BB" w14:textId="4FE60747" w:rsidR="007F7109" w:rsidRPr="008D7A63" w:rsidRDefault="00FC44ED" w:rsidP="008B5835">
      <w:pPr>
        <w:rPr>
          <w:color w:val="000000" w:themeColor="text1"/>
        </w:rPr>
      </w:pPr>
      <w:r w:rsidRPr="008D7A63">
        <w:rPr>
          <w:color w:val="000000" w:themeColor="text1"/>
        </w:rPr>
        <w:t xml:space="preserve">2.3.3 </w:t>
      </w:r>
      <w:r w:rsidR="007F7109" w:rsidRPr="008D7A63">
        <w:rPr>
          <w:color w:val="000000" w:themeColor="text1"/>
        </w:rPr>
        <w:t>Configure the communication port (Com 7) to ensure proper device connectivity.</w:t>
      </w:r>
    </w:p>
    <w:p w14:paraId="4FB2E45F" w14:textId="77777777" w:rsidR="008D7A63" w:rsidRDefault="008D7A63" w:rsidP="008B5835">
      <w:pPr>
        <w:rPr>
          <w:color w:val="000000" w:themeColor="text1"/>
        </w:rPr>
      </w:pPr>
    </w:p>
    <w:p w14:paraId="5A6D84B4" w14:textId="2F5BF517" w:rsidR="007F7109" w:rsidRDefault="00FC44ED" w:rsidP="008B5835">
      <w:pPr>
        <w:rPr>
          <w:color w:val="000000" w:themeColor="text1"/>
        </w:rPr>
      </w:pPr>
      <w:r w:rsidRPr="00804F1E">
        <w:rPr>
          <w:color w:val="000000" w:themeColor="text1"/>
          <w:highlight w:val="yellow"/>
        </w:rPr>
        <w:t xml:space="preserve">2.3.4 </w:t>
      </w:r>
      <w:r w:rsidR="007F7109" w:rsidRPr="00804F1E">
        <w:rPr>
          <w:color w:val="000000" w:themeColor="text1"/>
          <w:highlight w:val="yellow"/>
        </w:rPr>
        <w:t>Select the appropriate inflation-deflation mode and confirm parameter settings</w:t>
      </w:r>
      <w:r w:rsidR="009E2C09" w:rsidRPr="00804F1E">
        <w:rPr>
          <w:color w:val="000000" w:themeColor="text1"/>
          <w:highlight w:val="yellow"/>
        </w:rPr>
        <w:t xml:space="preserve"> without causing discomfort to patients</w:t>
      </w:r>
      <w:r w:rsidR="007F7109" w:rsidRPr="00804F1E">
        <w:rPr>
          <w:color w:val="000000" w:themeColor="text1"/>
          <w:highlight w:val="yellow"/>
        </w:rPr>
        <w:t>. Slow Mode: 2000</w:t>
      </w:r>
      <w:r w:rsidR="0078490B" w:rsidRPr="00804F1E">
        <w:rPr>
          <w:color w:val="000000" w:themeColor="text1"/>
          <w:highlight w:val="yellow"/>
        </w:rPr>
        <w:t xml:space="preserve"> </w:t>
      </w:r>
      <w:proofErr w:type="spellStart"/>
      <w:r w:rsidR="007F7109" w:rsidRPr="00804F1E">
        <w:rPr>
          <w:color w:val="000000" w:themeColor="text1"/>
          <w:highlight w:val="yellow"/>
        </w:rPr>
        <w:t>ms</w:t>
      </w:r>
      <w:proofErr w:type="spellEnd"/>
      <w:r w:rsidR="007F7109" w:rsidRPr="00804F1E">
        <w:rPr>
          <w:color w:val="000000" w:themeColor="text1"/>
          <w:highlight w:val="yellow"/>
        </w:rPr>
        <w:t xml:space="preserve"> action time</w:t>
      </w:r>
      <w:r w:rsidR="004B1E2F" w:rsidRPr="00804F1E">
        <w:rPr>
          <w:color w:val="000000" w:themeColor="text1"/>
          <w:highlight w:val="yellow"/>
        </w:rPr>
        <w:t xml:space="preserve"> (0.5</w:t>
      </w:r>
      <w:r w:rsidR="0078490B" w:rsidRPr="00804F1E">
        <w:rPr>
          <w:color w:val="000000" w:themeColor="text1"/>
          <w:highlight w:val="yellow"/>
        </w:rPr>
        <w:t xml:space="preserve"> </w:t>
      </w:r>
      <w:r w:rsidR="004B1E2F" w:rsidRPr="00804F1E">
        <w:rPr>
          <w:color w:val="000000" w:themeColor="text1"/>
          <w:highlight w:val="yellow"/>
        </w:rPr>
        <w:t>Hz)</w:t>
      </w:r>
      <w:r w:rsidR="007F7109" w:rsidRPr="00804F1E">
        <w:rPr>
          <w:color w:val="000000" w:themeColor="text1"/>
          <w:highlight w:val="yellow"/>
        </w:rPr>
        <w:t xml:space="preserve"> with 75% interaction duration. Fast Mode: 200</w:t>
      </w:r>
      <w:r w:rsidR="0078490B" w:rsidRPr="00804F1E">
        <w:rPr>
          <w:color w:val="000000" w:themeColor="text1"/>
          <w:highlight w:val="yellow"/>
        </w:rPr>
        <w:t xml:space="preserve"> </w:t>
      </w:r>
      <w:proofErr w:type="spellStart"/>
      <w:r w:rsidR="007F7109" w:rsidRPr="00804F1E">
        <w:rPr>
          <w:color w:val="000000" w:themeColor="text1"/>
          <w:highlight w:val="yellow"/>
        </w:rPr>
        <w:t>ms</w:t>
      </w:r>
      <w:proofErr w:type="spellEnd"/>
      <w:r w:rsidR="007F7109" w:rsidRPr="00804F1E">
        <w:rPr>
          <w:color w:val="000000" w:themeColor="text1"/>
          <w:highlight w:val="yellow"/>
        </w:rPr>
        <w:t xml:space="preserve"> action time</w:t>
      </w:r>
      <w:r w:rsidR="004B1E2F" w:rsidRPr="00804F1E">
        <w:rPr>
          <w:color w:val="000000" w:themeColor="text1"/>
          <w:highlight w:val="yellow"/>
        </w:rPr>
        <w:t xml:space="preserve"> (5Hz)</w:t>
      </w:r>
      <w:r w:rsidR="007F7109" w:rsidRPr="00804F1E">
        <w:rPr>
          <w:color w:val="000000" w:themeColor="text1"/>
          <w:highlight w:val="yellow"/>
        </w:rPr>
        <w:t xml:space="preserve"> with 75% interaction duration</w:t>
      </w:r>
      <w:r w:rsidR="00307A62" w:rsidRPr="00804F1E">
        <w:rPr>
          <w:color w:val="000000" w:themeColor="text1"/>
          <w:highlight w:val="yellow"/>
        </w:rPr>
        <w:fldChar w:fldCharType="begin"/>
      </w:r>
      <w:r w:rsidR="00307A62" w:rsidRPr="00804F1E">
        <w:rPr>
          <w:color w:val="000000" w:themeColor="text1"/>
          <w:highlight w:val="yellow"/>
        </w:rPr>
        <w:instrText xml:space="preserve"> ADDIN EN.CITE &lt;EndNote&gt;&lt;Cite&gt;&lt;Author&gt;Nurmi&lt;/Author&gt;&lt;Year&gt;2018&lt;/Year&gt;&lt;RecNum&gt;5870&lt;/RecNum&gt;&lt;DisplayText&gt;&lt;style face="superscript"&gt;21&lt;/style&gt;&lt;/DisplayText&gt;&lt;record&gt;&lt;rec-number&gt;5870&lt;/rec-number&gt;&lt;foreign-keys&gt;&lt;key app="EN" db-id="edtteddwsvar0nezvekvs2vz9wxte0xvez5e" timestamp="1752489675"&gt;5870&lt;/key&gt;&lt;/foreign-keys&gt;&lt;ref-type name="Journal Article"&gt;17&lt;/ref-type&gt;&lt;contributors&gt;&lt;authors&gt;&lt;author&gt;Nurmi, T.&lt;/author&gt;&lt;author&gt;Henriksson, L.&lt;/author&gt;&lt;author&gt;Piitulainen, H.&lt;/author&gt;&lt;/authors&gt;&lt;/contributors&gt;&lt;auth-address&gt;Department of Neuroscience and Biomedical Engineering (NBE), Aalto University, Espoo, Finland.&amp;#xD;Aalto NeuroImaging, Aalto University, Espoo, Finland.&lt;/auth-address&gt;&lt;titles&gt;&lt;title&gt;Optimization of Proprioceptive Stimulation Frequency and Movement Range for fMRI&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iers in Human Neuroscience&lt;/full-title&gt;&lt;abbr-1&gt;Front. Hum. Neurosci.&lt;/abbr-1&gt;&lt;abbr-2&gt;Front Hum Neurosci&lt;/abbr-2&gt;&lt;/alt-periodical&gt;&lt;pages&gt;477&lt;/pages&gt;&lt;volume&gt;12&lt;/volume&gt;&lt;edition&gt;2018/12/19&lt;/edition&gt;&lt;keywords&gt;&lt;keyword&gt;fMRI&lt;/keyword&gt;&lt;keyword&gt;kinesthesia&lt;/keyword&gt;&lt;keyword&gt;movement range&lt;/keyword&gt;&lt;keyword&gt;passive movement&lt;/keyword&gt;&lt;keyword&gt;proprioception&lt;/keyword&gt;&lt;keyword&gt;repetition rate&lt;/keyword&gt;&lt;keyword&gt;sensorimotor system&lt;/keyword&gt;&lt;keyword&gt;somatosensory cortex&lt;/keyword&gt;&lt;/keywords&gt;&lt;dates&gt;&lt;year&gt;2018&lt;/year&gt;&lt;/dates&gt;&lt;isbn&gt;1662-5161 (Print)&amp;#xD;1662-5161&lt;/isbn&gt;&lt;accession-num&gt;30559657&lt;/accession-num&gt;&lt;urls&gt;&lt;/urls&gt;&lt;custom2&gt;PMC6286983&lt;/custom2&gt;&lt;electronic-resource-num&gt;10.3389/fnhum.2018.00477&lt;/electronic-resource-num&gt;&lt;remote-database-provider&gt;NLM&lt;/remote-database-provider&gt;&lt;language&gt;eng&lt;/language&gt;&lt;/record&gt;&lt;/Cite&gt;&lt;/EndNote&gt;</w:instrText>
      </w:r>
      <w:r w:rsidR="00307A62" w:rsidRPr="00804F1E">
        <w:rPr>
          <w:color w:val="000000" w:themeColor="text1"/>
          <w:highlight w:val="yellow"/>
        </w:rPr>
        <w:fldChar w:fldCharType="separate"/>
      </w:r>
      <w:r w:rsidR="00307A62" w:rsidRPr="00804F1E">
        <w:rPr>
          <w:noProof/>
          <w:color w:val="000000" w:themeColor="text1"/>
          <w:highlight w:val="yellow"/>
          <w:vertAlign w:val="superscript"/>
        </w:rPr>
        <w:t>21</w:t>
      </w:r>
      <w:r w:rsidR="00307A62" w:rsidRPr="00804F1E">
        <w:rPr>
          <w:color w:val="000000" w:themeColor="text1"/>
          <w:highlight w:val="yellow"/>
        </w:rPr>
        <w:fldChar w:fldCharType="end"/>
      </w:r>
      <w:r w:rsidR="0078490B" w:rsidRPr="00804F1E">
        <w:rPr>
          <w:color w:val="000000" w:themeColor="text1"/>
          <w:highlight w:val="yellow"/>
        </w:rPr>
        <w:t xml:space="preserve"> (</w:t>
      </w:r>
      <w:r w:rsidR="0078490B" w:rsidRPr="00804F1E">
        <w:rPr>
          <w:b/>
          <w:bCs/>
          <w:color w:val="000000" w:themeColor="text1"/>
          <w:highlight w:val="yellow"/>
        </w:rPr>
        <w:t>Figure 1</w:t>
      </w:r>
      <w:r w:rsidR="0078490B" w:rsidRPr="00804F1E">
        <w:rPr>
          <w:color w:val="000000" w:themeColor="text1"/>
          <w:highlight w:val="yellow"/>
        </w:rPr>
        <w:t>)</w:t>
      </w:r>
      <w:r w:rsidR="007F7109" w:rsidRPr="00804F1E">
        <w:rPr>
          <w:color w:val="000000" w:themeColor="text1"/>
          <w:highlight w:val="yellow"/>
        </w:rPr>
        <w:t>.</w:t>
      </w:r>
    </w:p>
    <w:p w14:paraId="36239F06" w14:textId="77777777" w:rsidR="008D7A63" w:rsidRPr="008D7A63" w:rsidRDefault="008D7A63" w:rsidP="008B5835">
      <w:pPr>
        <w:rPr>
          <w:color w:val="000000" w:themeColor="text1"/>
        </w:rPr>
      </w:pPr>
    </w:p>
    <w:p w14:paraId="264DD544" w14:textId="275C38F5" w:rsidR="00044CFE" w:rsidRDefault="00044CFE" w:rsidP="008B5835">
      <w:pPr>
        <w:rPr>
          <w:color w:val="000000" w:themeColor="text1"/>
        </w:rPr>
      </w:pPr>
      <w:r w:rsidRPr="008B5835">
        <w:rPr>
          <w:color w:val="000000" w:themeColor="text1"/>
        </w:rPr>
        <w:lastRenderedPageBreak/>
        <w:t xml:space="preserve">[Place </w:t>
      </w:r>
      <w:r w:rsidRPr="008B5835">
        <w:rPr>
          <w:b/>
          <w:color w:val="000000" w:themeColor="text1"/>
        </w:rPr>
        <w:t>Figure 1</w:t>
      </w:r>
      <w:r w:rsidRPr="008B5835">
        <w:rPr>
          <w:color w:val="000000" w:themeColor="text1"/>
        </w:rPr>
        <w:t xml:space="preserve"> here]</w:t>
      </w:r>
    </w:p>
    <w:p w14:paraId="0EEC2EC4" w14:textId="77777777" w:rsidR="00563672" w:rsidRPr="008B5835" w:rsidRDefault="00563672" w:rsidP="008B5835">
      <w:pPr>
        <w:rPr>
          <w:b/>
          <w:bCs/>
          <w:color w:val="000000" w:themeColor="text1"/>
        </w:rPr>
      </w:pPr>
    </w:p>
    <w:p w14:paraId="3688CA14" w14:textId="1EAD5C34" w:rsidR="007F7109" w:rsidRPr="008B5835" w:rsidRDefault="007F7109" w:rsidP="008B5835">
      <w:pPr>
        <w:rPr>
          <w:b/>
          <w:bCs/>
          <w:color w:val="000000" w:themeColor="text1"/>
        </w:rPr>
      </w:pPr>
      <w:r w:rsidRPr="008B5835">
        <w:rPr>
          <w:b/>
          <w:bCs/>
          <w:color w:val="000000" w:themeColor="text1"/>
        </w:rPr>
        <w:t xml:space="preserve">3. Functional Near-Infrared Spectroscopy (fNIRS) </w:t>
      </w:r>
      <w:r w:rsidR="00563672">
        <w:rPr>
          <w:b/>
          <w:bCs/>
          <w:color w:val="000000" w:themeColor="text1"/>
        </w:rPr>
        <w:t>s</w:t>
      </w:r>
      <w:r w:rsidRPr="008B5835">
        <w:rPr>
          <w:b/>
          <w:bCs/>
          <w:color w:val="000000" w:themeColor="text1"/>
        </w:rPr>
        <w:t>ystem</w:t>
      </w:r>
    </w:p>
    <w:p w14:paraId="1BBD3146" w14:textId="77777777" w:rsidR="00563672" w:rsidRDefault="00563672" w:rsidP="008B5835">
      <w:pPr>
        <w:rPr>
          <w:color w:val="000000" w:themeColor="text1"/>
        </w:rPr>
      </w:pPr>
    </w:p>
    <w:p w14:paraId="38BD2F31" w14:textId="0BB43761" w:rsidR="007F7109" w:rsidRPr="00563672" w:rsidRDefault="007F7109" w:rsidP="008B5835">
      <w:pPr>
        <w:rPr>
          <w:color w:val="000000" w:themeColor="text1"/>
        </w:rPr>
      </w:pPr>
      <w:r w:rsidRPr="00563672">
        <w:rPr>
          <w:color w:val="000000" w:themeColor="text1"/>
        </w:rPr>
        <w:t xml:space="preserve">3.1 Equipment </w:t>
      </w:r>
      <w:r w:rsidR="00C35029" w:rsidRPr="00563672">
        <w:rPr>
          <w:color w:val="000000" w:themeColor="text1"/>
        </w:rPr>
        <w:t>c</w:t>
      </w:r>
      <w:r w:rsidRPr="00563672">
        <w:rPr>
          <w:color w:val="000000" w:themeColor="text1"/>
        </w:rPr>
        <w:t xml:space="preserve">onnection and </w:t>
      </w:r>
      <w:r w:rsidR="00C35029" w:rsidRPr="00563672">
        <w:rPr>
          <w:color w:val="000000" w:themeColor="text1"/>
        </w:rPr>
        <w:t>i</w:t>
      </w:r>
      <w:r w:rsidRPr="00563672">
        <w:rPr>
          <w:color w:val="000000" w:themeColor="text1"/>
        </w:rPr>
        <w:t>nitialization</w:t>
      </w:r>
    </w:p>
    <w:p w14:paraId="6D8F68EE" w14:textId="77777777" w:rsidR="00563672" w:rsidRDefault="00563672" w:rsidP="008B5835">
      <w:pPr>
        <w:rPr>
          <w:color w:val="000000" w:themeColor="text1"/>
        </w:rPr>
      </w:pPr>
    </w:p>
    <w:p w14:paraId="4CC8410B" w14:textId="7C5F42B7" w:rsidR="007F7109" w:rsidRPr="00563672" w:rsidRDefault="00FC44ED" w:rsidP="008B5835">
      <w:pPr>
        <w:rPr>
          <w:color w:val="000000" w:themeColor="text1"/>
        </w:rPr>
      </w:pPr>
      <w:r w:rsidRPr="00804F1E">
        <w:rPr>
          <w:color w:val="000000" w:themeColor="text1"/>
          <w:highlight w:val="yellow"/>
        </w:rPr>
        <w:t xml:space="preserve">3.1.1 </w:t>
      </w:r>
      <w:r w:rsidR="007F7109" w:rsidRPr="00804F1E">
        <w:rPr>
          <w:color w:val="000000" w:themeColor="text1"/>
          <w:highlight w:val="yellow"/>
        </w:rPr>
        <w:t>Use the continuous wave fNIRS system to record data from all participants. The system emits near-infrared light at wavelengths of 690 nm and 830 nm, penetrating 2–3 cm beneath the cerebral cortex, with a sampling frequency of 100 Hz.</w:t>
      </w:r>
    </w:p>
    <w:p w14:paraId="486F5BC3" w14:textId="77777777" w:rsidR="00563672" w:rsidRDefault="00563672" w:rsidP="008B5835">
      <w:pPr>
        <w:rPr>
          <w:color w:val="000000" w:themeColor="text1"/>
        </w:rPr>
      </w:pPr>
    </w:p>
    <w:p w14:paraId="39741F75" w14:textId="50D64DB1" w:rsidR="007F7109" w:rsidRPr="00563672" w:rsidRDefault="00FC44ED" w:rsidP="008B5835">
      <w:pPr>
        <w:rPr>
          <w:color w:val="000000" w:themeColor="text1"/>
        </w:rPr>
      </w:pPr>
      <w:r w:rsidRPr="00563672">
        <w:rPr>
          <w:color w:val="000000" w:themeColor="text1"/>
        </w:rPr>
        <w:t xml:space="preserve">3.1.2 </w:t>
      </w:r>
      <w:r w:rsidR="007F7109" w:rsidRPr="00563672">
        <w:rPr>
          <w:color w:val="000000" w:themeColor="text1"/>
        </w:rPr>
        <w:t>Switch on the power strip to supply power to all connected devices.</w:t>
      </w:r>
    </w:p>
    <w:p w14:paraId="1AB33D84" w14:textId="77777777" w:rsidR="00563672" w:rsidRDefault="00563672" w:rsidP="008B5835">
      <w:pPr>
        <w:rPr>
          <w:color w:val="000000" w:themeColor="text1"/>
        </w:rPr>
      </w:pPr>
    </w:p>
    <w:p w14:paraId="36E7AAE3" w14:textId="377B9295" w:rsidR="007F7109" w:rsidRPr="00563672" w:rsidRDefault="00FC44ED" w:rsidP="008B5835">
      <w:pPr>
        <w:rPr>
          <w:color w:val="000000" w:themeColor="text1"/>
        </w:rPr>
      </w:pPr>
      <w:r w:rsidRPr="00563672">
        <w:rPr>
          <w:color w:val="000000" w:themeColor="text1"/>
        </w:rPr>
        <w:t xml:space="preserve">3.1.3 </w:t>
      </w:r>
      <w:r w:rsidR="007F7109" w:rsidRPr="00563672">
        <w:rPr>
          <w:color w:val="000000" w:themeColor="text1"/>
        </w:rPr>
        <w:t>Press the power button on the fNIRS device and wait for the indicator light to illuminate.</w:t>
      </w:r>
    </w:p>
    <w:p w14:paraId="6EE63816" w14:textId="77777777" w:rsidR="00563672" w:rsidRDefault="00563672" w:rsidP="008B5835">
      <w:pPr>
        <w:rPr>
          <w:color w:val="000000" w:themeColor="text1"/>
        </w:rPr>
      </w:pPr>
    </w:p>
    <w:p w14:paraId="7093A911" w14:textId="2EA0EE64" w:rsidR="007F7109" w:rsidRPr="00563672" w:rsidRDefault="00FC44ED" w:rsidP="008B5835">
      <w:pPr>
        <w:rPr>
          <w:color w:val="000000" w:themeColor="text1"/>
        </w:rPr>
      </w:pPr>
      <w:r w:rsidRPr="00563672">
        <w:rPr>
          <w:color w:val="000000" w:themeColor="text1"/>
        </w:rPr>
        <w:t xml:space="preserve">3.1.4 </w:t>
      </w:r>
      <w:r w:rsidR="007F7109" w:rsidRPr="00563672">
        <w:rPr>
          <w:color w:val="000000" w:themeColor="text1"/>
        </w:rPr>
        <w:t>Ensure a stable connection between the computer and the fNIRS system for uninterrupted data transmission.</w:t>
      </w:r>
    </w:p>
    <w:p w14:paraId="1BB6F38E" w14:textId="77777777" w:rsidR="00563672" w:rsidRDefault="00563672" w:rsidP="008B5835">
      <w:pPr>
        <w:rPr>
          <w:color w:val="000000" w:themeColor="text1"/>
        </w:rPr>
      </w:pPr>
    </w:p>
    <w:p w14:paraId="6BC9F2E0" w14:textId="3E429766" w:rsidR="007F7109" w:rsidRPr="00563672" w:rsidRDefault="007F7109" w:rsidP="008B5835">
      <w:pPr>
        <w:rPr>
          <w:color w:val="000000" w:themeColor="text1"/>
        </w:rPr>
      </w:pPr>
      <w:r w:rsidRPr="00563672">
        <w:rPr>
          <w:color w:val="000000" w:themeColor="text1"/>
        </w:rPr>
        <w:t xml:space="preserve">3.2 Software </w:t>
      </w:r>
      <w:r w:rsidR="00C35029" w:rsidRPr="00563672">
        <w:rPr>
          <w:color w:val="000000" w:themeColor="text1"/>
        </w:rPr>
        <w:t>s</w:t>
      </w:r>
      <w:r w:rsidRPr="00563672">
        <w:rPr>
          <w:color w:val="000000" w:themeColor="text1"/>
        </w:rPr>
        <w:t xml:space="preserve">tartup and </w:t>
      </w:r>
      <w:r w:rsidR="00C35029" w:rsidRPr="00563672">
        <w:rPr>
          <w:color w:val="000000" w:themeColor="text1"/>
        </w:rPr>
        <w:t>p</w:t>
      </w:r>
      <w:r w:rsidRPr="00563672">
        <w:rPr>
          <w:color w:val="000000" w:themeColor="text1"/>
        </w:rPr>
        <w:t xml:space="preserve">atient </w:t>
      </w:r>
      <w:r w:rsidR="00C35029" w:rsidRPr="00563672">
        <w:rPr>
          <w:color w:val="000000" w:themeColor="text1"/>
        </w:rPr>
        <w:t>i</w:t>
      </w:r>
      <w:r w:rsidRPr="00563672">
        <w:rPr>
          <w:color w:val="000000" w:themeColor="text1"/>
        </w:rPr>
        <w:t xml:space="preserve">nformation </w:t>
      </w:r>
      <w:r w:rsidR="00C35029" w:rsidRPr="00563672">
        <w:rPr>
          <w:color w:val="000000" w:themeColor="text1"/>
        </w:rPr>
        <w:t>e</w:t>
      </w:r>
      <w:r w:rsidRPr="00563672">
        <w:rPr>
          <w:color w:val="000000" w:themeColor="text1"/>
        </w:rPr>
        <w:t>ntry</w:t>
      </w:r>
    </w:p>
    <w:p w14:paraId="51C581E9" w14:textId="77777777" w:rsidR="00563672" w:rsidRDefault="00563672" w:rsidP="008B5835">
      <w:pPr>
        <w:rPr>
          <w:color w:val="000000" w:themeColor="text1"/>
        </w:rPr>
      </w:pPr>
    </w:p>
    <w:p w14:paraId="3D776566" w14:textId="75B8E8BD" w:rsidR="007F7109" w:rsidRPr="00563672" w:rsidRDefault="00FC44ED" w:rsidP="008B5835">
      <w:pPr>
        <w:rPr>
          <w:color w:val="000000" w:themeColor="text1"/>
        </w:rPr>
      </w:pPr>
      <w:r w:rsidRPr="00563672">
        <w:rPr>
          <w:color w:val="000000" w:themeColor="text1"/>
        </w:rPr>
        <w:t xml:space="preserve">3.2.1 </w:t>
      </w:r>
      <w:r w:rsidR="007F7109" w:rsidRPr="00563672">
        <w:rPr>
          <w:color w:val="000000" w:themeColor="text1"/>
        </w:rPr>
        <w:t>Launch the fNIRS system and verify the stability of the Wi-Fi connection.</w:t>
      </w:r>
    </w:p>
    <w:p w14:paraId="6DD273FD" w14:textId="77777777" w:rsidR="00563672" w:rsidRDefault="00563672" w:rsidP="008B5835">
      <w:pPr>
        <w:rPr>
          <w:color w:val="000000" w:themeColor="text1"/>
        </w:rPr>
      </w:pPr>
    </w:p>
    <w:p w14:paraId="2879D4CB" w14:textId="2353A975" w:rsidR="007F7109" w:rsidRPr="00563672" w:rsidRDefault="00FC44ED" w:rsidP="008B5835">
      <w:pPr>
        <w:rPr>
          <w:color w:val="000000" w:themeColor="text1"/>
        </w:rPr>
      </w:pPr>
      <w:r w:rsidRPr="00563672">
        <w:rPr>
          <w:color w:val="000000" w:themeColor="text1"/>
        </w:rPr>
        <w:t xml:space="preserve">3.2.2 </w:t>
      </w:r>
      <w:r w:rsidR="007F7109" w:rsidRPr="00563672">
        <w:rPr>
          <w:color w:val="000000" w:themeColor="text1"/>
        </w:rPr>
        <w:t xml:space="preserve">Navigate to the patient management interface to create a new profile: click </w:t>
      </w:r>
      <w:r w:rsidR="00A8356D">
        <w:rPr>
          <w:color w:val="000000" w:themeColor="text1"/>
        </w:rPr>
        <w:t xml:space="preserve">on </w:t>
      </w:r>
      <w:r w:rsidR="007F7109" w:rsidRPr="00A8356D">
        <w:rPr>
          <w:b/>
          <w:bCs/>
          <w:color w:val="000000" w:themeColor="text1"/>
        </w:rPr>
        <w:t>Add Patient</w:t>
      </w:r>
      <w:r w:rsidR="007F7109" w:rsidRPr="00563672">
        <w:rPr>
          <w:color w:val="000000" w:themeColor="text1"/>
        </w:rPr>
        <w:t>, enter the participant’s information, and assign an identification number.</w:t>
      </w:r>
    </w:p>
    <w:p w14:paraId="3E4D6AF6" w14:textId="77777777" w:rsidR="00563672" w:rsidRDefault="00563672" w:rsidP="008B5835">
      <w:pPr>
        <w:rPr>
          <w:color w:val="000000" w:themeColor="text1"/>
        </w:rPr>
      </w:pPr>
    </w:p>
    <w:p w14:paraId="64E5484F" w14:textId="730C6A0D" w:rsidR="007F7109" w:rsidRPr="00804F1E" w:rsidRDefault="007F7109" w:rsidP="008B5835">
      <w:pPr>
        <w:rPr>
          <w:color w:val="000000" w:themeColor="text1"/>
          <w:highlight w:val="yellow"/>
        </w:rPr>
      </w:pPr>
      <w:r w:rsidRPr="00804F1E">
        <w:rPr>
          <w:color w:val="000000" w:themeColor="text1"/>
          <w:highlight w:val="yellow"/>
        </w:rPr>
        <w:t xml:space="preserve">3.3 Wearing the fNIRS </w:t>
      </w:r>
      <w:r w:rsidR="00C35029" w:rsidRPr="00804F1E">
        <w:rPr>
          <w:color w:val="000000" w:themeColor="text1"/>
          <w:highlight w:val="yellow"/>
        </w:rPr>
        <w:t>s</w:t>
      </w:r>
      <w:r w:rsidRPr="00804F1E">
        <w:rPr>
          <w:color w:val="000000" w:themeColor="text1"/>
          <w:highlight w:val="yellow"/>
        </w:rPr>
        <w:t xml:space="preserve">ignal </w:t>
      </w:r>
      <w:r w:rsidR="00C35029" w:rsidRPr="00804F1E">
        <w:rPr>
          <w:color w:val="000000" w:themeColor="text1"/>
          <w:highlight w:val="yellow"/>
        </w:rPr>
        <w:t>a</w:t>
      </w:r>
      <w:r w:rsidRPr="00804F1E">
        <w:rPr>
          <w:color w:val="000000" w:themeColor="text1"/>
          <w:highlight w:val="yellow"/>
        </w:rPr>
        <w:t xml:space="preserve">cquisition </w:t>
      </w:r>
      <w:r w:rsidR="00C35029" w:rsidRPr="00804F1E">
        <w:rPr>
          <w:color w:val="000000" w:themeColor="text1"/>
          <w:highlight w:val="yellow"/>
        </w:rPr>
        <w:t>c</w:t>
      </w:r>
      <w:r w:rsidRPr="00804F1E">
        <w:rPr>
          <w:color w:val="000000" w:themeColor="text1"/>
          <w:highlight w:val="yellow"/>
        </w:rPr>
        <w:t>ap</w:t>
      </w:r>
    </w:p>
    <w:p w14:paraId="46D00D06" w14:textId="77777777" w:rsidR="00563672" w:rsidRPr="00804F1E" w:rsidRDefault="00563672" w:rsidP="008B5835">
      <w:pPr>
        <w:rPr>
          <w:color w:val="000000" w:themeColor="text1"/>
          <w:highlight w:val="yellow"/>
        </w:rPr>
      </w:pPr>
    </w:p>
    <w:p w14:paraId="4B13F35D" w14:textId="53D2533C" w:rsidR="007F7109" w:rsidRPr="00804F1E" w:rsidRDefault="00FC44ED" w:rsidP="008B5835">
      <w:pPr>
        <w:rPr>
          <w:color w:val="000000" w:themeColor="text1"/>
          <w:highlight w:val="yellow"/>
        </w:rPr>
      </w:pPr>
      <w:r w:rsidRPr="00804F1E">
        <w:rPr>
          <w:color w:val="000000" w:themeColor="text1"/>
          <w:highlight w:val="yellow"/>
        </w:rPr>
        <w:t xml:space="preserve">3.3.1 </w:t>
      </w:r>
      <w:r w:rsidR="007F7109" w:rsidRPr="00804F1E">
        <w:rPr>
          <w:color w:val="000000" w:themeColor="text1"/>
          <w:highlight w:val="yellow"/>
        </w:rPr>
        <w:t xml:space="preserve">Select an appropriately sized fNIRS cap. Position the sensor number label slightly above the center of the forehead, ensuring proper scalp adherence. Align the </w:t>
      </w:r>
      <w:r w:rsidR="00255666" w:rsidRPr="00804F1E">
        <w:rPr>
          <w:color w:val="000000" w:themeColor="text1"/>
          <w:highlight w:val="yellow"/>
        </w:rPr>
        <w:t xml:space="preserve">FPZ and CZ </w:t>
      </w:r>
      <w:r w:rsidR="007F7109" w:rsidRPr="00804F1E">
        <w:rPr>
          <w:color w:val="000000" w:themeColor="text1"/>
          <w:highlight w:val="yellow"/>
        </w:rPr>
        <w:t>optode</w:t>
      </w:r>
      <w:r w:rsidR="00255666" w:rsidRPr="00804F1E">
        <w:rPr>
          <w:color w:val="000000" w:themeColor="text1"/>
          <w:highlight w:val="yellow"/>
        </w:rPr>
        <w:t>s</w:t>
      </w:r>
      <w:r w:rsidR="007F7109" w:rsidRPr="00804F1E">
        <w:rPr>
          <w:color w:val="000000" w:themeColor="text1"/>
          <w:highlight w:val="yellow"/>
        </w:rPr>
        <w:t xml:space="preserve"> of the 10–20 EEG system. Secure the detectors and light sources using a flexible headband to ensure optimal contact with the skin.</w:t>
      </w:r>
    </w:p>
    <w:p w14:paraId="57761661" w14:textId="77777777" w:rsidR="00563672" w:rsidRPr="00804F1E" w:rsidRDefault="00563672" w:rsidP="008B5835">
      <w:pPr>
        <w:rPr>
          <w:color w:val="000000" w:themeColor="text1"/>
          <w:highlight w:val="yellow"/>
        </w:rPr>
      </w:pPr>
    </w:p>
    <w:p w14:paraId="576C0981" w14:textId="4CE710A3" w:rsidR="007F7109" w:rsidRPr="00804F1E" w:rsidRDefault="00FC44ED" w:rsidP="008B5835">
      <w:pPr>
        <w:rPr>
          <w:color w:val="000000" w:themeColor="text1"/>
          <w:highlight w:val="yellow"/>
        </w:rPr>
      </w:pPr>
      <w:r w:rsidRPr="00804F1E">
        <w:rPr>
          <w:color w:val="000000" w:themeColor="text1"/>
          <w:highlight w:val="yellow"/>
        </w:rPr>
        <w:t xml:space="preserve">3.3.2 </w:t>
      </w:r>
      <w:r w:rsidR="007F7109" w:rsidRPr="00804F1E">
        <w:rPr>
          <w:color w:val="000000" w:themeColor="text1"/>
          <w:highlight w:val="yellow"/>
        </w:rPr>
        <w:t>During data collection, instruct the participant to remain in a quiet, relaxed state, with their head still and eyes open.</w:t>
      </w:r>
    </w:p>
    <w:p w14:paraId="25BF5665" w14:textId="77777777" w:rsidR="00563672" w:rsidRPr="00804F1E" w:rsidRDefault="00563672" w:rsidP="008B5835">
      <w:pPr>
        <w:rPr>
          <w:color w:val="000000" w:themeColor="text1"/>
          <w:highlight w:val="yellow"/>
        </w:rPr>
      </w:pPr>
    </w:p>
    <w:p w14:paraId="66B58815" w14:textId="547DFB1D" w:rsidR="007F7109" w:rsidRPr="00563672" w:rsidRDefault="00FC44ED" w:rsidP="008B5835">
      <w:pPr>
        <w:rPr>
          <w:color w:val="000000" w:themeColor="text1"/>
        </w:rPr>
      </w:pPr>
      <w:r w:rsidRPr="00804F1E">
        <w:rPr>
          <w:color w:val="000000" w:themeColor="text1"/>
          <w:highlight w:val="yellow"/>
        </w:rPr>
        <w:t xml:space="preserve">3.3.3 </w:t>
      </w:r>
      <w:r w:rsidR="007F7109" w:rsidRPr="00804F1E">
        <w:rPr>
          <w:color w:val="000000" w:themeColor="text1"/>
          <w:highlight w:val="yellow"/>
        </w:rPr>
        <w:t xml:space="preserve">Before the formal </w:t>
      </w:r>
      <w:r w:rsidR="00351BAD" w:rsidRPr="00804F1E">
        <w:rPr>
          <w:color w:val="000000" w:themeColor="text1"/>
          <w:highlight w:val="yellow"/>
        </w:rPr>
        <w:t xml:space="preserve">process of </w:t>
      </w:r>
      <w:r w:rsidR="007F7109" w:rsidRPr="00804F1E">
        <w:rPr>
          <w:color w:val="000000" w:themeColor="text1"/>
          <w:highlight w:val="yellow"/>
        </w:rPr>
        <w:t>data collection, instruct the participant to rest quietly for 2 min without falling asleep.</w:t>
      </w:r>
    </w:p>
    <w:p w14:paraId="3C6E3B96" w14:textId="77777777" w:rsidR="00563672" w:rsidRDefault="00563672" w:rsidP="008B5835">
      <w:pPr>
        <w:rPr>
          <w:color w:val="000000" w:themeColor="text1"/>
        </w:rPr>
      </w:pPr>
    </w:p>
    <w:p w14:paraId="5D326EE2" w14:textId="53F0154E" w:rsidR="007F7109" w:rsidRPr="00804F1E" w:rsidRDefault="007F7109" w:rsidP="008B5835">
      <w:pPr>
        <w:rPr>
          <w:color w:val="000000" w:themeColor="text1"/>
          <w:highlight w:val="yellow"/>
        </w:rPr>
      </w:pPr>
      <w:r w:rsidRPr="00804F1E">
        <w:rPr>
          <w:color w:val="000000" w:themeColor="text1"/>
          <w:highlight w:val="yellow"/>
        </w:rPr>
        <w:t xml:space="preserve">3.4 Data </w:t>
      </w:r>
      <w:r w:rsidR="00C35029" w:rsidRPr="00804F1E">
        <w:rPr>
          <w:color w:val="000000" w:themeColor="text1"/>
          <w:highlight w:val="yellow"/>
        </w:rPr>
        <w:t>a</w:t>
      </w:r>
      <w:r w:rsidRPr="00804F1E">
        <w:rPr>
          <w:color w:val="000000" w:themeColor="text1"/>
          <w:highlight w:val="yellow"/>
        </w:rPr>
        <w:t>cquisition</w:t>
      </w:r>
    </w:p>
    <w:p w14:paraId="023DD402" w14:textId="77777777" w:rsidR="00563672" w:rsidRPr="00804F1E" w:rsidRDefault="00563672" w:rsidP="008B5835">
      <w:pPr>
        <w:rPr>
          <w:color w:val="000000" w:themeColor="text1"/>
          <w:highlight w:val="yellow"/>
        </w:rPr>
      </w:pPr>
    </w:p>
    <w:p w14:paraId="72D4CB76" w14:textId="42704911" w:rsidR="007F7109" w:rsidRPr="00804F1E" w:rsidRDefault="00FC44ED" w:rsidP="008B5835">
      <w:pPr>
        <w:rPr>
          <w:color w:val="000000" w:themeColor="text1"/>
          <w:highlight w:val="yellow"/>
        </w:rPr>
      </w:pPr>
      <w:r w:rsidRPr="00804F1E">
        <w:rPr>
          <w:color w:val="000000" w:themeColor="text1"/>
          <w:highlight w:val="yellow"/>
        </w:rPr>
        <w:t xml:space="preserve">3.4.1 </w:t>
      </w:r>
      <w:r w:rsidR="007F7109" w:rsidRPr="00804F1E">
        <w:rPr>
          <w:color w:val="000000" w:themeColor="text1"/>
          <w:highlight w:val="yellow"/>
        </w:rPr>
        <w:t>Select the experimental protocol from the software interface</w:t>
      </w:r>
      <w:r w:rsidR="00627751" w:rsidRPr="00804F1E">
        <w:rPr>
          <w:color w:val="000000" w:themeColor="text1"/>
          <w:highlight w:val="yellow"/>
        </w:rPr>
        <w:t xml:space="preserve"> </w:t>
      </w:r>
      <w:r w:rsidR="00BA3526" w:rsidRPr="00804F1E">
        <w:rPr>
          <w:color w:val="000000" w:themeColor="text1"/>
          <w:highlight w:val="yellow"/>
          <w:lang w:eastAsia="zh-CN"/>
        </w:rPr>
        <w:t>o</w:t>
      </w:r>
      <w:r w:rsidR="00627751" w:rsidRPr="00804F1E">
        <w:rPr>
          <w:color w:val="000000" w:themeColor="text1"/>
          <w:highlight w:val="yellow"/>
          <w:lang w:eastAsia="zh-CN"/>
        </w:rPr>
        <w:t>n</w:t>
      </w:r>
      <w:r w:rsidR="00627751" w:rsidRPr="00804F1E">
        <w:rPr>
          <w:color w:val="000000" w:themeColor="text1"/>
          <w:highlight w:val="yellow"/>
        </w:rPr>
        <w:t xml:space="preserve"> the computer of </w:t>
      </w:r>
      <w:r w:rsidR="00BA3526" w:rsidRPr="00804F1E">
        <w:rPr>
          <w:color w:val="000000" w:themeColor="text1"/>
          <w:highlight w:val="yellow"/>
        </w:rPr>
        <w:t xml:space="preserve">the </w:t>
      </w:r>
      <w:r w:rsidR="00627751" w:rsidRPr="00804F1E">
        <w:rPr>
          <w:color w:val="000000" w:themeColor="text1"/>
          <w:highlight w:val="yellow"/>
        </w:rPr>
        <w:t>fNIRS system</w:t>
      </w:r>
      <w:r w:rsidR="007F7109" w:rsidRPr="00804F1E">
        <w:rPr>
          <w:color w:val="000000" w:themeColor="text1"/>
          <w:highlight w:val="yellow"/>
        </w:rPr>
        <w:t>.</w:t>
      </w:r>
    </w:p>
    <w:p w14:paraId="28E7920B" w14:textId="77777777" w:rsidR="00563672" w:rsidRPr="00804F1E" w:rsidRDefault="00563672" w:rsidP="008B5835">
      <w:pPr>
        <w:rPr>
          <w:color w:val="000000" w:themeColor="text1"/>
          <w:highlight w:val="yellow"/>
        </w:rPr>
      </w:pPr>
    </w:p>
    <w:p w14:paraId="688E5544" w14:textId="0381E2D4" w:rsidR="007F7109" w:rsidRPr="00804F1E" w:rsidRDefault="00FC44ED" w:rsidP="008B5835">
      <w:pPr>
        <w:rPr>
          <w:color w:val="000000" w:themeColor="text1"/>
          <w:highlight w:val="yellow"/>
        </w:rPr>
      </w:pPr>
      <w:r w:rsidRPr="00804F1E">
        <w:rPr>
          <w:color w:val="000000" w:themeColor="text1"/>
          <w:highlight w:val="yellow"/>
        </w:rPr>
        <w:t xml:space="preserve">3.4.2 </w:t>
      </w:r>
      <w:r w:rsidR="007F7109" w:rsidRPr="00804F1E">
        <w:rPr>
          <w:color w:val="000000" w:themeColor="text1"/>
          <w:highlight w:val="yellow"/>
        </w:rPr>
        <w:t>Perform signal calibration</w:t>
      </w:r>
      <w:r w:rsidR="00627751" w:rsidRPr="00804F1E">
        <w:rPr>
          <w:highlight w:val="yellow"/>
        </w:rPr>
        <w:t xml:space="preserve"> </w:t>
      </w:r>
      <w:r w:rsidR="00627751" w:rsidRPr="00804F1E">
        <w:rPr>
          <w:color w:val="000000" w:themeColor="text1"/>
          <w:highlight w:val="yellow"/>
        </w:rPr>
        <w:t>from the software interface to minimize light leakage</w:t>
      </w:r>
      <w:r w:rsidR="007F7109" w:rsidRPr="00804F1E">
        <w:rPr>
          <w:color w:val="000000" w:themeColor="text1"/>
          <w:highlight w:val="yellow"/>
        </w:rPr>
        <w:t>, targeting a signal strength of ≥75% with minimal noise.</w:t>
      </w:r>
    </w:p>
    <w:p w14:paraId="46C133E0" w14:textId="77777777" w:rsidR="00563672" w:rsidRPr="00804F1E" w:rsidRDefault="00563672" w:rsidP="008B5835">
      <w:pPr>
        <w:rPr>
          <w:color w:val="000000" w:themeColor="text1"/>
          <w:highlight w:val="yellow"/>
        </w:rPr>
      </w:pPr>
    </w:p>
    <w:p w14:paraId="376A0505" w14:textId="203FB2F5" w:rsidR="007F7109" w:rsidRPr="00804F1E" w:rsidRDefault="00FC44ED" w:rsidP="008B5835">
      <w:pPr>
        <w:rPr>
          <w:color w:val="000000" w:themeColor="text1"/>
          <w:highlight w:val="yellow"/>
        </w:rPr>
      </w:pPr>
      <w:r w:rsidRPr="00804F1E">
        <w:rPr>
          <w:color w:val="000000" w:themeColor="text1"/>
          <w:highlight w:val="yellow"/>
        </w:rPr>
        <w:t xml:space="preserve">3.4.3 </w:t>
      </w:r>
      <w:r w:rsidR="007F7109" w:rsidRPr="00804F1E">
        <w:rPr>
          <w:color w:val="000000" w:themeColor="text1"/>
          <w:highlight w:val="yellow"/>
        </w:rPr>
        <w:t xml:space="preserve">If calibration fails, adjust the sensor </w:t>
      </w:r>
      <w:proofErr w:type="gramStart"/>
      <w:r w:rsidR="007F7109" w:rsidRPr="00804F1E">
        <w:rPr>
          <w:color w:val="000000" w:themeColor="text1"/>
          <w:highlight w:val="yellow"/>
        </w:rPr>
        <w:t>placement</w:t>
      </w:r>
      <w:proofErr w:type="gramEnd"/>
      <w:r w:rsidR="007F7109" w:rsidRPr="00804F1E">
        <w:rPr>
          <w:color w:val="000000" w:themeColor="text1"/>
          <w:highlight w:val="yellow"/>
        </w:rPr>
        <w:t xml:space="preserve"> and retry.</w:t>
      </w:r>
      <w:r w:rsidR="00AF32CA" w:rsidRPr="00804F1E">
        <w:rPr>
          <w:color w:val="000000" w:themeColor="text1"/>
          <w:highlight w:val="yellow"/>
        </w:rPr>
        <w:t xml:space="preserve"> The optode sensors consist of light-emitting diodes and photodetectors. These optodes are designed to emit and detect near-infrared light at specific wavelengths.</w:t>
      </w:r>
    </w:p>
    <w:p w14:paraId="696F6FA1" w14:textId="77777777" w:rsidR="00563672" w:rsidRPr="00804F1E" w:rsidRDefault="00563672" w:rsidP="008B5835">
      <w:pPr>
        <w:rPr>
          <w:color w:val="000000" w:themeColor="text1"/>
          <w:highlight w:val="yellow"/>
        </w:rPr>
      </w:pPr>
    </w:p>
    <w:p w14:paraId="794F5932" w14:textId="5065B8CD" w:rsidR="007F7109" w:rsidRPr="00804F1E" w:rsidRDefault="00FC44ED" w:rsidP="008B5835">
      <w:pPr>
        <w:rPr>
          <w:color w:val="000000" w:themeColor="text1"/>
          <w:highlight w:val="yellow"/>
        </w:rPr>
      </w:pPr>
      <w:r w:rsidRPr="00804F1E">
        <w:rPr>
          <w:color w:val="000000" w:themeColor="text1"/>
          <w:highlight w:val="yellow"/>
        </w:rPr>
        <w:t xml:space="preserve">3.4.4 </w:t>
      </w:r>
      <w:r w:rsidR="007F7109" w:rsidRPr="00804F1E">
        <w:rPr>
          <w:color w:val="000000" w:themeColor="text1"/>
          <w:highlight w:val="yellow"/>
        </w:rPr>
        <w:t>Conduct date recording of the cerebral cortex</w:t>
      </w:r>
      <w:r w:rsidR="00627751" w:rsidRPr="00804F1E">
        <w:rPr>
          <w:color w:val="000000" w:themeColor="text1"/>
          <w:highlight w:val="yellow"/>
        </w:rPr>
        <w:t xml:space="preserve"> from the software interface</w:t>
      </w:r>
      <w:r w:rsidR="007F7109" w:rsidRPr="00804F1E">
        <w:rPr>
          <w:color w:val="000000" w:themeColor="text1"/>
          <w:highlight w:val="yellow"/>
        </w:rPr>
        <w:t>, instructing the participant to remain relaxed and avoid head movements.</w:t>
      </w:r>
    </w:p>
    <w:p w14:paraId="08109F17" w14:textId="77777777" w:rsidR="00563672" w:rsidRPr="00804F1E" w:rsidRDefault="00563672" w:rsidP="008B5835">
      <w:pPr>
        <w:rPr>
          <w:color w:val="000000" w:themeColor="text1"/>
          <w:highlight w:val="yellow"/>
        </w:rPr>
      </w:pPr>
    </w:p>
    <w:p w14:paraId="741DBED5" w14:textId="7467BE95" w:rsidR="007F7109" w:rsidRPr="00804F1E" w:rsidRDefault="00FC44ED" w:rsidP="008B5835">
      <w:pPr>
        <w:rPr>
          <w:color w:val="000000" w:themeColor="text1"/>
          <w:highlight w:val="yellow"/>
        </w:rPr>
      </w:pPr>
      <w:r w:rsidRPr="00804F1E">
        <w:rPr>
          <w:color w:val="000000" w:themeColor="text1"/>
          <w:highlight w:val="yellow"/>
        </w:rPr>
        <w:t xml:space="preserve">3.4.5 </w:t>
      </w:r>
      <w:r w:rsidR="00457543" w:rsidRPr="00804F1E">
        <w:rPr>
          <w:color w:val="000000" w:themeColor="text1"/>
          <w:highlight w:val="yellow"/>
        </w:rPr>
        <w:t xml:space="preserve">Ensure </w:t>
      </w:r>
      <w:r w:rsidR="005F1770" w:rsidRPr="00804F1E">
        <w:rPr>
          <w:color w:val="000000" w:themeColor="text1"/>
          <w:highlight w:val="yellow"/>
        </w:rPr>
        <w:t xml:space="preserve">to </w:t>
      </w:r>
      <w:r w:rsidR="00457543" w:rsidRPr="00804F1E">
        <w:rPr>
          <w:color w:val="000000" w:themeColor="text1"/>
          <w:highlight w:val="yellow"/>
        </w:rPr>
        <w:t>i</w:t>
      </w:r>
      <w:r w:rsidR="007F7109" w:rsidRPr="00804F1E">
        <w:rPr>
          <w:color w:val="000000" w:themeColor="text1"/>
          <w:highlight w:val="yellow"/>
        </w:rPr>
        <w:t>nitiate the experimental task following the random sequence, continuously collecting data.</w:t>
      </w:r>
      <w:r w:rsidR="00627751" w:rsidRPr="00804F1E">
        <w:rPr>
          <w:color w:val="000000" w:themeColor="text1"/>
          <w:highlight w:val="yellow"/>
        </w:rPr>
        <w:t xml:space="preserve"> The fNIRS system continuously monitors and records data on cerebral oxygenation and hemodynamics.</w:t>
      </w:r>
    </w:p>
    <w:p w14:paraId="5770BD28" w14:textId="77777777" w:rsidR="00563672" w:rsidRPr="00804F1E" w:rsidRDefault="00563672" w:rsidP="008B5835">
      <w:pPr>
        <w:rPr>
          <w:color w:val="000000" w:themeColor="text1"/>
          <w:highlight w:val="yellow"/>
        </w:rPr>
      </w:pPr>
    </w:p>
    <w:p w14:paraId="342EF255" w14:textId="5FAEFEC5" w:rsidR="007F7109" w:rsidRPr="00563672" w:rsidRDefault="00FC44ED" w:rsidP="008B5835">
      <w:pPr>
        <w:rPr>
          <w:color w:val="000000" w:themeColor="text1"/>
        </w:rPr>
      </w:pPr>
      <w:r w:rsidRPr="00804F1E">
        <w:rPr>
          <w:color w:val="000000" w:themeColor="text1"/>
          <w:highlight w:val="yellow"/>
        </w:rPr>
        <w:t xml:space="preserve">3.4.6 </w:t>
      </w:r>
      <w:r w:rsidR="007F7109" w:rsidRPr="00804F1E">
        <w:rPr>
          <w:color w:val="000000" w:themeColor="text1"/>
          <w:highlight w:val="yellow"/>
        </w:rPr>
        <w:t>Upon completing the task, stop data acquisition and securely save the experimental data.</w:t>
      </w:r>
    </w:p>
    <w:p w14:paraId="03A5E702" w14:textId="77777777" w:rsidR="00563672" w:rsidRDefault="00563672" w:rsidP="008B5835">
      <w:pPr>
        <w:rPr>
          <w:color w:val="000000" w:themeColor="text1"/>
        </w:rPr>
      </w:pPr>
    </w:p>
    <w:p w14:paraId="402F19ED" w14:textId="3258619F" w:rsidR="00044CFE" w:rsidRDefault="00044CFE" w:rsidP="008B5835">
      <w:pPr>
        <w:rPr>
          <w:color w:val="000000" w:themeColor="text1"/>
        </w:rPr>
      </w:pPr>
      <w:r w:rsidRPr="008B5835">
        <w:rPr>
          <w:color w:val="000000" w:themeColor="text1"/>
        </w:rPr>
        <w:t xml:space="preserve">[Place </w:t>
      </w:r>
      <w:r w:rsidRPr="008B5835">
        <w:rPr>
          <w:b/>
          <w:color w:val="000000" w:themeColor="text1"/>
        </w:rPr>
        <w:t>Figure 2</w:t>
      </w:r>
      <w:r w:rsidRPr="008B5835">
        <w:rPr>
          <w:color w:val="000000" w:themeColor="text1"/>
        </w:rPr>
        <w:t xml:space="preserve"> here]</w:t>
      </w:r>
    </w:p>
    <w:p w14:paraId="42DD2C8A" w14:textId="77777777" w:rsidR="00563672" w:rsidRPr="008B5835" w:rsidRDefault="00563672" w:rsidP="008B5835">
      <w:pPr>
        <w:rPr>
          <w:b/>
          <w:bCs/>
          <w:color w:val="000000" w:themeColor="text1"/>
        </w:rPr>
      </w:pPr>
    </w:p>
    <w:p w14:paraId="08137196" w14:textId="319FBF97" w:rsidR="007F7109" w:rsidRPr="008B5835" w:rsidRDefault="007F7109" w:rsidP="008B5835">
      <w:pPr>
        <w:rPr>
          <w:b/>
          <w:bCs/>
          <w:color w:val="000000" w:themeColor="text1"/>
        </w:rPr>
      </w:pPr>
      <w:r w:rsidRPr="008B5835">
        <w:rPr>
          <w:b/>
          <w:bCs/>
          <w:color w:val="000000" w:themeColor="text1"/>
        </w:rPr>
        <w:t xml:space="preserve">4. Data </w:t>
      </w:r>
      <w:r w:rsidR="005E5A0F">
        <w:rPr>
          <w:b/>
          <w:bCs/>
          <w:color w:val="000000" w:themeColor="text1"/>
        </w:rPr>
        <w:t>a</w:t>
      </w:r>
      <w:r w:rsidRPr="008B5835">
        <w:rPr>
          <w:b/>
          <w:bCs/>
          <w:color w:val="000000" w:themeColor="text1"/>
        </w:rPr>
        <w:t>nalysis</w:t>
      </w:r>
    </w:p>
    <w:p w14:paraId="662943B2" w14:textId="77777777" w:rsidR="005E5A0F" w:rsidRDefault="005E5A0F" w:rsidP="008B5835">
      <w:pPr>
        <w:rPr>
          <w:color w:val="000000" w:themeColor="text1"/>
        </w:rPr>
      </w:pPr>
    </w:p>
    <w:p w14:paraId="6CF93EA3" w14:textId="2BBBFEC3" w:rsidR="007F7109" w:rsidRPr="005E5A0F" w:rsidRDefault="007F7109" w:rsidP="008B5835">
      <w:pPr>
        <w:rPr>
          <w:color w:val="000000" w:themeColor="text1"/>
        </w:rPr>
      </w:pPr>
      <w:r w:rsidRPr="005E5A0F">
        <w:rPr>
          <w:color w:val="000000" w:themeColor="text1"/>
        </w:rPr>
        <w:t xml:space="preserve">4.1 Preprocessing the raw fNIRS </w:t>
      </w:r>
      <w:r w:rsidR="00C35029" w:rsidRPr="005E5A0F">
        <w:rPr>
          <w:color w:val="000000" w:themeColor="text1"/>
        </w:rPr>
        <w:t>d</w:t>
      </w:r>
      <w:r w:rsidRPr="005E5A0F">
        <w:rPr>
          <w:color w:val="000000" w:themeColor="text1"/>
        </w:rPr>
        <w:t>ata</w:t>
      </w:r>
    </w:p>
    <w:p w14:paraId="5396511D" w14:textId="77777777" w:rsidR="005E5A0F" w:rsidRDefault="005E5A0F" w:rsidP="008B5835">
      <w:pPr>
        <w:rPr>
          <w:color w:val="000000" w:themeColor="text1"/>
        </w:rPr>
      </w:pPr>
    </w:p>
    <w:p w14:paraId="30E4E76E" w14:textId="2D69EC2D" w:rsidR="007F7109" w:rsidRPr="005E5A0F" w:rsidRDefault="00FC44ED" w:rsidP="008B5835">
      <w:pPr>
        <w:rPr>
          <w:color w:val="000000" w:themeColor="text1"/>
        </w:rPr>
      </w:pPr>
      <w:r w:rsidRPr="005E5A0F">
        <w:rPr>
          <w:color w:val="000000" w:themeColor="text1"/>
        </w:rPr>
        <w:t xml:space="preserve">4.1.1 </w:t>
      </w:r>
      <w:r w:rsidR="007F7109" w:rsidRPr="005E5A0F">
        <w:rPr>
          <w:color w:val="000000" w:themeColor="text1"/>
        </w:rPr>
        <w:t>Apply band-pass filtering to remove noise and artifacts from the raw data. Typical frequencies for fNIRS data are between 0.01 Hz and 0.2 Hz to capture slow changes in brain activity.</w:t>
      </w:r>
    </w:p>
    <w:p w14:paraId="60FB77E8" w14:textId="77777777" w:rsidR="005E5A0F" w:rsidRDefault="005E5A0F" w:rsidP="008B5835">
      <w:pPr>
        <w:rPr>
          <w:color w:val="000000" w:themeColor="text1"/>
        </w:rPr>
      </w:pPr>
    </w:p>
    <w:p w14:paraId="789E6FF6" w14:textId="77777777" w:rsidR="004B1599" w:rsidRDefault="00FC44ED" w:rsidP="008B5835">
      <w:pPr>
        <w:rPr>
          <w:color w:val="000000" w:themeColor="text1"/>
          <w:lang w:eastAsia="zh-CN"/>
        </w:rPr>
      </w:pPr>
      <w:r w:rsidRPr="005E5A0F">
        <w:rPr>
          <w:color w:val="000000" w:themeColor="text1"/>
        </w:rPr>
        <w:t xml:space="preserve">4.1.2 </w:t>
      </w:r>
      <w:r w:rsidR="007F7109" w:rsidRPr="005E5A0F">
        <w:rPr>
          <w:color w:val="000000" w:themeColor="text1"/>
        </w:rPr>
        <w:t>Perform motion artifact correction by wavelet decomposition and independent component analysis</w:t>
      </w:r>
      <w:r w:rsidR="00CC4805" w:rsidRPr="005E5A0F">
        <w:rPr>
          <w:color w:val="000000" w:themeColor="text1"/>
        </w:rPr>
        <w:t xml:space="preserve"> (ICA)</w:t>
      </w:r>
      <w:r w:rsidR="007F7109" w:rsidRPr="005E5A0F">
        <w:rPr>
          <w:color w:val="000000" w:themeColor="text1"/>
        </w:rPr>
        <w:t>.</w:t>
      </w:r>
      <w:r w:rsidR="00CC4805" w:rsidRPr="005E5A0F">
        <w:rPr>
          <w:color w:val="000000" w:themeColor="text1"/>
        </w:rPr>
        <w:t xml:space="preserve"> Specifically, perform wavelet decomposition on the raw fNIRS signal using a Daubechies 4 wavelet with a decomposition level of 3.</w:t>
      </w:r>
      <w:r w:rsidR="00CC4805" w:rsidRPr="005E5A0F">
        <w:rPr>
          <w:color w:val="000000" w:themeColor="text1"/>
          <w:lang w:eastAsia="zh-CN"/>
        </w:rPr>
        <w:t xml:space="preserve"> </w:t>
      </w:r>
    </w:p>
    <w:p w14:paraId="4765D3E6" w14:textId="77777777" w:rsidR="004B1599" w:rsidRDefault="004B1599" w:rsidP="008B5835">
      <w:pPr>
        <w:rPr>
          <w:color w:val="000000" w:themeColor="text1"/>
          <w:lang w:eastAsia="zh-CN"/>
        </w:rPr>
      </w:pPr>
    </w:p>
    <w:p w14:paraId="588F364F" w14:textId="1B6F4472" w:rsidR="007F7109" w:rsidRPr="005E5A0F" w:rsidRDefault="004B1599" w:rsidP="008B5835">
      <w:pPr>
        <w:rPr>
          <w:color w:val="000000" w:themeColor="text1"/>
        </w:rPr>
      </w:pPr>
      <w:r>
        <w:rPr>
          <w:color w:val="000000" w:themeColor="text1"/>
          <w:lang w:eastAsia="zh-CN"/>
        </w:rPr>
        <w:t>4.1.</w:t>
      </w:r>
      <w:r w:rsidR="00001FAA">
        <w:rPr>
          <w:color w:val="000000" w:themeColor="text1"/>
          <w:lang w:eastAsia="zh-CN"/>
        </w:rPr>
        <w:t xml:space="preserve">2.1 </w:t>
      </w:r>
      <w:r w:rsidR="00CC4805" w:rsidRPr="005E5A0F">
        <w:rPr>
          <w:color w:val="000000" w:themeColor="text1"/>
        </w:rPr>
        <w:t>Apply soft thresholding to the wavelet coefficients to reduce noise while preserving signal features.</w:t>
      </w:r>
      <w:r w:rsidR="00CC4805" w:rsidRPr="005E5A0F">
        <w:rPr>
          <w:color w:val="000000" w:themeColor="text1"/>
          <w:lang w:eastAsia="zh-CN"/>
        </w:rPr>
        <w:t xml:space="preserve"> </w:t>
      </w:r>
      <w:r w:rsidR="00CC4805" w:rsidRPr="005E5A0F">
        <w:rPr>
          <w:color w:val="000000" w:themeColor="text1"/>
        </w:rPr>
        <w:t xml:space="preserve">Reconstruct the signal from the </w:t>
      </w:r>
      <w:r w:rsidR="00AF3820" w:rsidRPr="005E5A0F">
        <w:rPr>
          <w:color w:val="000000" w:themeColor="text1"/>
        </w:rPr>
        <w:t>thresholder</w:t>
      </w:r>
      <w:r w:rsidR="00CC4805" w:rsidRPr="005E5A0F">
        <w:rPr>
          <w:color w:val="000000" w:themeColor="text1"/>
        </w:rPr>
        <w:t xml:space="preserve"> coefficients.</w:t>
      </w:r>
      <w:r w:rsidR="00CC4805" w:rsidRPr="005E5A0F">
        <w:rPr>
          <w:color w:val="000000" w:themeColor="text1"/>
          <w:lang w:eastAsia="zh-CN"/>
        </w:rPr>
        <w:t xml:space="preserve"> </w:t>
      </w:r>
      <w:r w:rsidR="00CC4805" w:rsidRPr="005E5A0F">
        <w:rPr>
          <w:color w:val="000000" w:themeColor="text1"/>
        </w:rPr>
        <w:t>Apply ICA to the reconstructed signal to identify and remove components corresponding to motion artifacts.</w:t>
      </w:r>
    </w:p>
    <w:p w14:paraId="55373FB0" w14:textId="77777777" w:rsidR="005E5A0F" w:rsidRDefault="005E5A0F" w:rsidP="008B5835">
      <w:pPr>
        <w:rPr>
          <w:color w:val="000000" w:themeColor="text1"/>
        </w:rPr>
      </w:pPr>
    </w:p>
    <w:p w14:paraId="09235C41" w14:textId="78BBBC64" w:rsidR="007F7109" w:rsidRPr="005E5A0F" w:rsidRDefault="00FC44ED" w:rsidP="008B5835">
      <w:pPr>
        <w:rPr>
          <w:color w:val="000000" w:themeColor="text1"/>
        </w:rPr>
      </w:pPr>
      <w:r w:rsidRPr="005E5A0F">
        <w:rPr>
          <w:color w:val="000000" w:themeColor="text1"/>
        </w:rPr>
        <w:t xml:space="preserve">4.1.3 </w:t>
      </w:r>
      <w:r w:rsidR="007F7109" w:rsidRPr="005E5A0F">
        <w:rPr>
          <w:color w:val="000000" w:themeColor="text1"/>
        </w:rPr>
        <w:t>Divide the continuous fNIRS signal into epochs corresponding to different conditions.</w:t>
      </w:r>
      <w:r w:rsidR="00CC4805" w:rsidRPr="005E5A0F">
        <w:rPr>
          <w:color w:val="000000" w:themeColor="text1"/>
        </w:rPr>
        <w:t xml:space="preserve"> </w:t>
      </w:r>
      <w:bookmarkStart w:id="1" w:name="_Hlk203055915"/>
      <w:r w:rsidR="00CC4805" w:rsidRPr="005E5A0F">
        <w:rPr>
          <w:color w:val="000000" w:themeColor="text1"/>
        </w:rPr>
        <w:t>Specifically, identify the time points corresponding to the onset and offset of each experimental condition.</w:t>
      </w:r>
      <w:r w:rsidR="00CC4805" w:rsidRPr="005E5A0F">
        <w:rPr>
          <w:color w:val="000000" w:themeColor="text1"/>
          <w:lang w:eastAsia="zh-CN"/>
        </w:rPr>
        <w:t xml:space="preserve"> </w:t>
      </w:r>
      <w:r w:rsidR="00CC4805" w:rsidRPr="005E5A0F">
        <w:rPr>
          <w:color w:val="000000" w:themeColor="text1"/>
        </w:rPr>
        <w:t>Segment the continuous signal into epochs</w:t>
      </w:r>
      <w:r w:rsidR="0014708F" w:rsidRPr="005E5A0F">
        <w:rPr>
          <w:color w:val="000000" w:themeColor="text1"/>
        </w:rPr>
        <w:t xml:space="preserve"> </w:t>
      </w:r>
      <w:r w:rsidR="00CC4805" w:rsidRPr="005E5A0F">
        <w:rPr>
          <w:color w:val="000000" w:themeColor="text1"/>
        </w:rPr>
        <w:t xml:space="preserve">based on </w:t>
      </w:r>
      <w:r w:rsidR="0014708F" w:rsidRPr="005E5A0F">
        <w:rPr>
          <w:color w:val="000000" w:themeColor="text1"/>
        </w:rPr>
        <w:t>the</w:t>
      </w:r>
      <w:r w:rsidR="00CC4805" w:rsidRPr="005E5A0F">
        <w:rPr>
          <w:color w:val="000000" w:themeColor="text1"/>
        </w:rPr>
        <w:t xml:space="preserve"> experimental design </w:t>
      </w:r>
      <w:r w:rsidR="0014708F" w:rsidRPr="005E5A0F">
        <w:rPr>
          <w:color w:val="000000" w:themeColor="text1"/>
        </w:rPr>
        <w:t>(</w:t>
      </w:r>
      <w:r w:rsidR="0014708F" w:rsidRPr="004F33BA">
        <w:rPr>
          <w:b/>
          <w:bCs/>
          <w:color w:val="000000" w:themeColor="text1"/>
        </w:rPr>
        <w:t>Figure 2</w:t>
      </w:r>
      <w:r w:rsidR="00CC4805" w:rsidRPr="005E5A0F">
        <w:rPr>
          <w:color w:val="000000" w:themeColor="text1"/>
        </w:rPr>
        <w:t>)</w:t>
      </w:r>
      <w:r w:rsidR="00EA7BCD" w:rsidRPr="005E5A0F">
        <w:rPr>
          <w:color w:val="000000" w:themeColor="text1"/>
        </w:rPr>
        <w:t xml:space="preserve"> and their randomized sequences.</w:t>
      </w:r>
      <w:bookmarkEnd w:id="1"/>
    </w:p>
    <w:p w14:paraId="515E231C" w14:textId="77777777" w:rsidR="005E5A0F" w:rsidRDefault="005E5A0F" w:rsidP="008B5835">
      <w:pPr>
        <w:rPr>
          <w:color w:val="000000" w:themeColor="text1"/>
        </w:rPr>
      </w:pPr>
    </w:p>
    <w:p w14:paraId="2C96DE24" w14:textId="1261EA17" w:rsidR="007F7109" w:rsidRPr="005E5A0F" w:rsidRDefault="007F7109" w:rsidP="008B5835">
      <w:pPr>
        <w:rPr>
          <w:color w:val="000000" w:themeColor="text1"/>
        </w:rPr>
      </w:pPr>
      <w:r w:rsidRPr="005E5A0F">
        <w:rPr>
          <w:color w:val="000000" w:themeColor="text1"/>
        </w:rPr>
        <w:t>4.2 Compute hemodynamic response</w:t>
      </w:r>
    </w:p>
    <w:p w14:paraId="24CDDE81" w14:textId="77777777" w:rsidR="005E5A0F" w:rsidRDefault="005E5A0F" w:rsidP="008B5835">
      <w:pPr>
        <w:rPr>
          <w:color w:val="000000" w:themeColor="text1"/>
        </w:rPr>
      </w:pPr>
    </w:p>
    <w:p w14:paraId="32D4CB38" w14:textId="43C62D8A" w:rsidR="007F7109" w:rsidRPr="005E5A0F" w:rsidRDefault="00FC44ED" w:rsidP="008B5835">
      <w:pPr>
        <w:rPr>
          <w:color w:val="000000" w:themeColor="text1"/>
        </w:rPr>
      </w:pPr>
      <w:r w:rsidRPr="005E5A0F">
        <w:rPr>
          <w:color w:val="000000" w:themeColor="text1"/>
        </w:rPr>
        <w:t xml:space="preserve">4.2.1 </w:t>
      </w:r>
      <w:r w:rsidR="007F7109" w:rsidRPr="005E5A0F">
        <w:rPr>
          <w:color w:val="000000" w:themeColor="text1"/>
        </w:rPr>
        <w:t>Convert the raw intensity measurements from the fNIRS system into optical density changes using the Beer-Lambert law.</w:t>
      </w:r>
    </w:p>
    <w:p w14:paraId="7C2053A0" w14:textId="77777777" w:rsidR="005E5A0F" w:rsidRDefault="005E5A0F" w:rsidP="008B5835">
      <w:pPr>
        <w:rPr>
          <w:color w:val="000000" w:themeColor="text1"/>
        </w:rPr>
      </w:pPr>
    </w:p>
    <w:p w14:paraId="2884E967" w14:textId="3D560EFA" w:rsidR="007F7109" w:rsidRPr="005E5A0F" w:rsidRDefault="00FC44ED" w:rsidP="008B5835">
      <w:pPr>
        <w:rPr>
          <w:color w:val="000000" w:themeColor="text1"/>
        </w:rPr>
      </w:pPr>
      <w:r w:rsidRPr="005E5A0F">
        <w:rPr>
          <w:color w:val="000000" w:themeColor="text1"/>
        </w:rPr>
        <w:t xml:space="preserve">4.2.2 </w:t>
      </w:r>
      <w:r w:rsidR="007F7109" w:rsidRPr="005E5A0F">
        <w:rPr>
          <w:color w:val="000000" w:themeColor="text1"/>
        </w:rPr>
        <w:t>Use the modified Beer-Lambert law to estimate changes in</w:t>
      </w:r>
      <w:r w:rsidR="007C4E77" w:rsidRPr="005E5A0F">
        <w:t xml:space="preserve"> </w:t>
      </w:r>
      <w:r w:rsidR="007C4E77" w:rsidRPr="005E5A0F">
        <w:rPr>
          <w:color w:val="000000" w:themeColor="text1"/>
        </w:rPr>
        <w:t>oxyhemoglobin</w:t>
      </w:r>
      <w:r w:rsidR="007F7109" w:rsidRPr="005E5A0F">
        <w:rPr>
          <w:color w:val="000000" w:themeColor="text1"/>
        </w:rPr>
        <w:t xml:space="preserve"> </w:t>
      </w:r>
      <w:r w:rsidR="007C4E77" w:rsidRPr="005E5A0F">
        <w:rPr>
          <w:color w:val="000000" w:themeColor="text1"/>
        </w:rPr>
        <w:t>(</w:t>
      </w:r>
      <w:proofErr w:type="spellStart"/>
      <w:r w:rsidR="007F7109" w:rsidRPr="005E5A0F">
        <w:rPr>
          <w:color w:val="000000" w:themeColor="text1"/>
        </w:rPr>
        <w:t>HbO</w:t>
      </w:r>
      <w:proofErr w:type="spellEnd"/>
      <w:r w:rsidR="007C4E77" w:rsidRPr="005E5A0F">
        <w:rPr>
          <w:color w:val="000000" w:themeColor="text1"/>
        </w:rPr>
        <w:t>)</w:t>
      </w:r>
      <w:r w:rsidR="007F7109" w:rsidRPr="005E5A0F">
        <w:rPr>
          <w:color w:val="000000" w:themeColor="text1"/>
        </w:rPr>
        <w:t xml:space="preserve"> and</w:t>
      </w:r>
      <w:r w:rsidR="007C4E77" w:rsidRPr="005E5A0F">
        <w:t xml:space="preserve"> </w:t>
      </w:r>
      <w:r w:rsidR="007C4E77" w:rsidRPr="005E5A0F">
        <w:rPr>
          <w:color w:val="000000" w:themeColor="text1"/>
        </w:rPr>
        <w:t>deoxyhemoglobin</w:t>
      </w:r>
      <w:r w:rsidR="007F7109" w:rsidRPr="005E5A0F">
        <w:rPr>
          <w:color w:val="000000" w:themeColor="text1"/>
        </w:rPr>
        <w:t xml:space="preserve"> </w:t>
      </w:r>
      <w:r w:rsidR="007C4E77" w:rsidRPr="005E5A0F">
        <w:rPr>
          <w:color w:val="000000" w:themeColor="text1"/>
        </w:rPr>
        <w:t>(</w:t>
      </w:r>
      <w:proofErr w:type="spellStart"/>
      <w:r w:rsidR="007F7109" w:rsidRPr="005E5A0F">
        <w:rPr>
          <w:color w:val="000000" w:themeColor="text1"/>
        </w:rPr>
        <w:t>HbR</w:t>
      </w:r>
      <w:proofErr w:type="spellEnd"/>
      <w:r w:rsidR="007C4E77" w:rsidRPr="005E5A0F">
        <w:rPr>
          <w:color w:val="000000" w:themeColor="text1"/>
        </w:rPr>
        <w:t>)</w:t>
      </w:r>
      <w:r w:rsidR="007F7109" w:rsidRPr="005E5A0F">
        <w:rPr>
          <w:color w:val="000000" w:themeColor="text1"/>
        </w:rPr>
        <w:t xml:space="preserve"> concentrations. This typically involves solving a system of equations </w:t>
      </w:r>
      <w:r w:rsidR="007F7109" w:rsidRPr="005E5A0F">
        <w:rPr>
          <w:color w:val="000000" w:themeColor="text1"/>
        </w:rPr>
        <w:lastRenderedPageBreak/>
        <w:t>based on the source-detector geometry and the wavelengths used</w:t>
      </w:r>
      <w:r w:rsidR="0074157B">
        <w:rPr>
          <w:color w:val="000000" w:themeColor="text1"/>
        </w:rPr>
        <w:t>,</w:t>
      </w:r>
      <w:r w:rsidR="007F7109" w:rsidRPr="005E5A0F">
        <w:rPr>
          <w:color w:val="000000" w:themeColor="text1"/>
        </w:rPr>
        <w:t xml:space="preserve"> 690 nm.</w:t>
      </w:r>
    </w:p>
    <w:p w14:paraId="2FBDBC27" w14:textId="77777777" w:rsidR="005E5A0F" w:rsidRDefault="005E5A0F" w:rsidP="008B5835">
      <w:pPr>
        <w:rPr>
          <w:color w:val="000000" w:themeColor="text1"/>
        </w:rPr>
      </w:pPr>
    </w:p>
    <w:p w14:paraId="1F75F5A7" w14:textId="77777777" w:rsidR="00B752EB" w:rsidRDefault="00FC44ED" w:rsidP="008B5835">
      <w:pPr>
        <w:rPr>
          <w:color w:val="000000" w:themeColor="text1"/>
        </w:rPr>
      </w:pPr>
      <w:r w:rsidRPr="00804F1E">
        <w:rPr>
          <w:color w:val="000000" w:themeColor="text1"/>
          <w:highlight w:val="yellow"/>
        </w:rPr>
        <w:t xml:space="preserve">4.2.3 </w:t>
      </w:r>
      <w:r w:rsidR="000E3102" w:rsidRPr="00804F1E">
        <w:rPr>
          <w:color w:val="000000" w:themeColor="text1"/>
          <w:highlight w:val="yellow"/>
        </w:rPr>
        <w:t>C</w:t>
      </w:r>
      <w:r w:rsidR="007F7109" w:rsidRPr="00804F1E">
        <w:rPr>
          <w:color w:val="000000" w:themeColor="text1"/>
          <w:highlight w:val="yellow"/>
        </w:rPr>
        <w:t xml:space="preserve">reate 3D brain activation maps by visualizing the changes in </w:t>
      </w:r>
      <w:proofErr w:type="spellStart"/>
      <w:r w:rsidR="007F7109" w:rsidRPr="00804F1E">
        <w:rPr>
          <w:color w:val="000000" w:themeColor="text1"/>
          <w:highlight w:val="yellow"/>
        </w:rPr>
        <w:t>HbO</w:t>
      </w:r>
      <w:proofErr w:type="spellEnd"/>
      <w:r w:rsidR="007F7109" w:rsidRPr="00804F1E">
        <w:rPr>
          <w:color w:val="000000" w:themeColor="text1"/>
          <w:highlight w:val="yellow"/>
        </w:rPr>
        <w:t xml:space="preserve"> concentration across the brain regions.</w:t>
      </w:r>
      <w:r w:rsidR="0014708F" w:rsidRPr="00804F1E">
        <w:rPr>
          <w:color w:val="000000" w:themeColor="text1"/>
          <w:highlight w:val="yellow"/>
        </w:rPr>
        <w:t xml:space="preserve"> </w:t>
      </w:r>
      <w:bookmarkStart w:id="2" w:name="_Hlk203056004"/>
      <w:r w:rsidR="0014708F" w:rsidRPr="00804F1E">
        <w:rPr>
          <w:color w:val="000000" w:themeColor="text1"/>
          <w:highlight w:val="yellow"/>
        </w:rPr>
        <w:t>Specifically, use anatomical landmarks and the international 10-20 system to project the fNIRS channels onto the corresponding brain regions.</w:t>
      </w:r>
      <w:r w:rsidR="0014708F" w:rsidRPr="005E5A0F">
        <w:rPr>
          <w:color w:val="000000" w:themeColor="text1"/>
        </w:rPr>
        <w:t xml:space="preserve"> </w:t>
      </w:r>
    </w:p>
    <w:p w14:paraId="1086F7BD" w14:textId="77777777" w:rsidR="00B752EB" w:rsidRDefault="00B752EB" w:rsidP="008B5835">
      <w:pPr>
        <w:rPr>
          <w:color w:val="000000" w:themeColor="text1"/>
        </w:rPr>
      </w:pPr>
    </w:p>
    <w:p w14:paraId="0DFAE7E4" w14:textId="3F0781A4" w:rsidR="007F7109" w:rsidRPr="005E5A0F" w:rsidRDefault="00B752EB" w:rsidP="008B5835">
      <w:pPr>
        <w:rPr>
          <w:color w:val="000000" w:themeColor="text1"/>
        </w:rPr>
      </w:pPr>
      <w:r>
        <w:rPr>
          <w:color w:val="000000" w:themeColor="text1"/>
        </w:rPr>
        <w:t xml:space="preserve">4.2.3.1 </w:t>
      </w:r>
      <w:r w:rsidR="0014708F" w:rsidRPr="005E5A0F">
        <w:rPr>
          <w:color w:val="000000" w:themeColor="text1"/>
        </w:rPr>
        <w:t xml:space="preserve">Estimate </w:t>
      </w:r>
      <w:proofErr w:type="spellStart"/>
      <w:r w:rsidR="0014708F" w:rsidRPr="005E5A0F">
        <w:rPr>
          <w:color w:val="000000" w:themeColor="text1"/>
        </w:rPr>
        <w:t>HbO</w:t>
      </w:r>
      <w:proofErr w:type="spellEnd"/>
      <w:r w:rsidR="0014708F" w:rsidRPr="005E5A0F">
        <w:rPr>
          <w:color w:val="000000" w:themeColor="text1"/>
        </w:rPr>
        <w:t xml:space="preserve"> concentration changes across the entire brain surface based on the measured channels. Project the activation maps onto standardized brain templates (MNI template) to facilitate visualization.</w:t>
      </w:r>
      <w:bookmarkEnd w:id="2"/>
    </w:p>
    <w:p w14:paraId="67E71971" w14:textId="77777777" w:rsidR="005E5A0F" w:rsidRDefault="005E5A0F" w:rsidP="008B5835">
      <w:pPr>
        <w:rPr>
          <w:color w:val="000000" w:themeColor="text1"/>
        </w:rPr>
      </w:pPr>
    </w:p>
    <w:p w14:paraId="6D9ED6A3" w14:textId="32FB25D5" w:rsidR="007F7109" w:rsidRPr="005E5A0F" w:rsidRDefault="00FC44ED" w:rsidP="008B5835">
      <w:pPr>
        <w:rPr>
          <w:color w:val="000000" w:themeColor="text1"/>
        </w:rPr>
      </w:pPr>
      <w:r w:rsidRPr="005E5A0F">
        <w:rPr>
          <w:color w:val="000000" w:themeColor="text1"/>
        </w:rPr>
        <w:t xml:space="preserve">4.2.4 </w:t>
      </w:r>
      <w:bookmarkStart w:id="3" w:name="_Hlk203056242"/>
      <w:r w:rsidR="000E3102" w:rsidRPr="005E5A0F">
        <w:rPr>
          <w:color w:val="000000" w:themeColor="text1"/>
        </w:rPr>
        <w:t>U</w:t>
      </w:r>
      <w:r w:rsidR="007F7109" w:rsidRPr="005E5A0F">
        <w:rPr>
          <w:color w:val="000000" w:themeColor="text1"/>
        </w:rPr>
        <w:t>se functional connectivity to map neural coactivation across the brain by computing the Pearson correlation coefficient between all pairs of channels.</w:t>
      </w:r>
      <w:r w:rsidR="0014708F" w:rsidRPr="005E5A0F">
        <w:rPr>
          <w:color w:val="000000" w:themeColor="text1"/>
        </w:rPr>
        <w:t xml:space="preserve"> </w:t>
      </w:r>
      <w:r w:rsidR="006433D2" w:rsidRPr="005E5A0F">
        <w:rPr>
          <w:color w:val="000000" w:themeColor="text1"/>
        </w:rPr>
        <w:t>This coefficient quantifies the linear relationship between channel pairs and serves as the basis for constructing the functional connectivity network. Use the open-source R script (with ggplot2) to visualize the resulting network</w:t>
      </w:r>
      <w:r w:rsidR="0014708F" w:rsidRPr="005E5A0F">
        <w:rPr>
          <w:color w:val="000000" w:themeColor="text1"/>
        </w:rPr>
        <w:t>.</w:t>
      </w:r>
      <w:bookmarkEnd w:id="3"/>
    </w:p>
    <w:p w14:paraId="2BF55C2A" w14:textId="77777777" w:rsidR="005E5A0F" w:rsidRDefault="005E5A0F" w:rsidP="008B5835">
      <w:pPr>
        <w:rPr>
          <w:color w:val="000000" w:themeColor="text1"/>
        </w:rPr>
      </w:pPr>
    </w:p>
    <w:p w14:paraId="019D2FFE" w14:textId="634A1430" w:rsidR="007F7109" w:rsidRPr="005E5A0F" w:rsidRDefault="007F7109" w:rsidP="008B5835">
      <w:pPr>
        <w:rPr>
          <w:color w:val="000000" w:themeColor="text1"/>
        </w:rPr>
      </w:pPr>
      <w:r w:rsidRPr="005E5A0F">
        <w:rPr>
          <w:color w:val="000000" w:themeColor="text1"/>
        </w:rPr>
        <w:t>4.3 Graph theory analysis</w:t>
      </w:r>
    </w:p>
    <w:p w14:paraId="444FE6BA" w14:textId="77777777" w:rsidR="005E5A0F" w:rsidRDefault="005E5A0F" w:rsidP="008B5835">
      <w:pPr>
        <w:rPr>
          <w:color w:val="000000" w:themeColor="text1"/>
        </w:rPr>
      </w:pPr>
    </w:p>
    <w:p w14:paraId="0646D1A8" w14:textId="2CCCB531" w:rsidR="007F7109" w:rsidRPr="005E5A0F" w:rsidRDefault="00FC44ED" w:rsidP="008B5835">
      <w:pPr>
        <w:rPr>
          <w:color w:val="000000" w:themeColor="text1"/>
        </w:rPr>
      </w:pPr>
      <w:r w:rsidRPr="00804F1E">
        <w:rPr>
          <w:color w:val="000000" w:themeColor="text1"/>
          <w:highlight w:val="yellow"/>
        </w:rPr>
        <w:t xml:space="preserve">4.3.1 </w:t>
      </w:r>
      <w:r w:rsidR="007F7109" w:rsidRPr="00804F1E">
        <w:rPr>
          <w:color w:val="000000" w:themeColor="text1"/>
          <w:highlight w:val="yellow"/>
        </w:rPr>
        <w:t>Extract graph theory metrics (including clustering coefficient, average path length, small-world index, global efficiency, degree centrality, and eigenvector centrality) from fNIRS-derived functional connectivity matrices</w:t>
      </w:r>
      <w:r w:rsidR="007F7109" w:rsidRPr="00804F1E">
        <w:rPr>
          <w:color w:val="000000" w:themeColor="text1"/>
          <w:highlight w:val="yellow"/>
        </w:rPr>
        <w:fldChar w:fldCharType="begin">
          <w:fldData xml:space="preserve">PEVuZE5vdGU+PENpdGU+PEF1dGhvcj5DYWxpYW5kcm88L0F1dGhvcj48WWVhcj4yMDE3PC9ZZWFy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</w:fldData>
        </w:fldChar>
      </w:r>
      <w:r w:rsidR="00307A62" w:rsidRPr="00804F1E">
        <w:rPr>
          <w:color w:val="000000" w:themeColor="text1"/>
          <w:highlight w:val="yellow"/>
        </w:rPr>
        <w:instrText xml:space="preserve"> ADDIN EN.CITE </w:instrText>
      </w:r>
      <w:r w:rsidR="00307A62" w:rsidRPr="00804F1E">
        <w:rPr>
          <w:color w:val="000000" w:themeColor="text1"/>
          <w:highlight w:val="yellow"/>
        </w:rPr>
        <w:fldChar w:fldCharType="begin">
          <w:fldData xml:space="preserve">PEVuZE5vdGU+PENpdGU+PEF1dGhvcj5DYWxpYW5kcm88L0F1dGhvcj48WWVhcj4yMDE3PC9ZZWFy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</w:fldData>
        </w:fldChar>
      </w:r>
      <w:r w:rsidR="00307A62" w:rsidRPr="00804F1E">
        <w:rPr>
          <w:color w:val="000000" w:themeColor="text1"/>
          <w:highlight w:val="yellow"/>
        </w:rPr>
        <w:instrText xml:space="preserve"> ADDIN EN.CITE.DATA </w:instrText>
      </w:r>
      <w:r w:rsidR="00307A62" w:rsidRPr="00804F1E">
        <w:rPr>
          <w:color w:val="000000" w:themeColor="text1"/>
          <w:highlight w:val="yellow"/>
        </w:rPr>
      </w:r>
      <w:r w:rsidR="00307A62" w:rsidRPr="00804F1E">
        <w:rPr>
          <w:color w:val="000000" w:themeColor="text1"/>
          <w:highlight w:val="yellow"/>
        </w:rPr>
        <w:fldChar w:fldCharType="end"/>
      </w:r>
      <w:r w:rsidR="007F7109" w:rsidRPr="00804F1E">
        <w:rPr>
          <w:color w:val="000000" w:themeColor="text1"/>
          <w:highlight w:val="yellow"/>
        </w:rPr>
      </w:r>
      <w:r w:rsidR="007F7109" w:rsidRPr="00804F1E">
        <w:rPr>
          <w:color w:val="000000" w:themeColor="text1"/>
          <w:highlight w:val="yellow"/>
        </w:rPr>
        <w:fldChar w:fldCharType="separate"/>
      </w:r>
      <w:r w:rsidR="00307A62" w:rsidRPr="00804F1E">
        <w:rPr>
          <w:noProof/>
          <w:color w:val="000000" w:themeColor="text1"/>
          <w:highlight w:val="yellow"/>
          <w:vertAlign w:val="superscript"/>
        </w:rPr>
        <w:t>16,22</w:t>
      </w:r>
      <w:r w:rsidR="007F7109" w:rsidRPr="00804F1E">
        <w:rPr>
          <w:color w:val="000000" w:themeColor="text1"/>
          <w:highlight w:val="yellow"/>
        </w:rPr>
        <w:fldChar w:fldCharType="end"/>
      </w:r>
      <w:r w:rsidR="007F7109" w:rsidRPr="00804F1E">
        <w:rPr>
          <w:color w:val="000000" w:themeColor="text1"/>
          <w:highlight w:val="yellow"/>
        </w:rPr>
        <w:t>.</w:t>
      </w:r>
    </w:p>
    <w:p w14:paraId="73BE5E5B" w14:textId="77777777" w:rsidR="005E5A0F" w:rsidRDefault="005E5A0F" w:rsidP="008B5835">
      <w:pPr>
        <w:rPr>
          <w:color w:val="000000" w:themeColor="text1"/>
        </w:rPr>
      </w:pPr>
    </w:p>
    <w:p w14:paraId="65E5DE37" w14:textId="42F2B2B3" w:rsidR="007F7109" w:rsidRPr="005E5A0F" w:rsidRDefault="00FC44ED" w:rsidP="008B5835">
      <w:pPr>
        <w:rPr>
          <w:color w:val="000000" w:themeColor="text1"/>
        </w:rPr>
      </w:pPr>
      <w:r w:rsidRPr="005E5A0F">
        <w:rPr>
          <w:color w:val="000000" w:themeColor="text1"/>
        </w:rPr>
        <w:t xml:space="preserve">4.3.2 </w:t>
      </w:r>
      <w:r w:rsidR="00DE03B7" w:rsidRPr="005E5A0F">
        <w:rPr>
          <w:color w:val="000000" w:themeColor="text1"/>
        </w:rPr>
        <w:t xml:space="preserve">Calculate </w:t>
      </w:r>
      <w:r w:rsidR="007F7109" w:rsidRPr="005E5A0F">
        <w:rPr>
          <w:color w:val="000000" w:themeColor="text1"/>
        </w:rPr>
        <w:t>Clustering Coefficient:</w:t>
      </w:r>
      <m:oMath>
        <m:r>
          <w:rPr>
            <w:rFonts w:ascii="Cambria Math" w:hAnsi="Cambria Math"/>
            <w:color w:val="000000" w:themeColor="text1"/>
          </w:rPr>
          <m:t xml:space="preserve"> C</m:t>
        </m:r>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1</m:t>
            </m:r>
          </m:num>
          <m:den>
            <m:r>
              <w:rPr>
                <w:rFonts w:ascii="Cambria Math" w:hAnsi="Cambria Math"/>
                <w:color w:val="000000" w:themeColor="text1"/>
              </w:rPr>
              <m:t>N</m:t>
            </m:r>
          </m:den>
        </m:f>
        <m:nary>
          <m:naryPr>
            <m:chr m:val="∑"/>
            <m:limLoc m:val="undOvr"/>
            <m:grow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r>
              <m:rPr>
                <m:sty m:val="p"/>
              </m:rPr>
              <w:rPr>
                <w:rFonts w:ascii="Cambria Math" w:hAnsi="Cambria Math"/>
                <w:color w:val="000000" w:themeColor="text1"/>
              </w:rPr>
              <m:t> </m:t>
            </m:r>
          </m:e>
        </m:nary>
        <m:f>
          <m:fPr>
            <m:ctrlPr>
              <w:rPr>
                <w:rFonts w:ascii="Cambria Math" w:hAnsi="Cambria Math"/>
                <w:color w:val="000000" w:themeColor="text1"/>
              </w:rPr>
            </m:ctrlPr>
          </m:fPr>
          <m:num>
            <m:r>
              <m:rPr>
                <m:sty m:val="p"/>
              </m:rPr>
              <w:rPr>
                <w:rFonts w:ascii="Cambria Math" w:hAnsi="Cambria Math"/>
                <w:color w:val="000000" w:themeColor="text1"/>
              </w:rPr>
              <m:t>2</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num>
          <m:den>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r>
              <m:rPr>
                <m:sty m:val="p"/>
              </m:rPr>
              <w:rPr>
                <w:rFonts w:ascii="Cambria Math" w:hAnsi="Cambria Math"/>
                <w:color w:val="000000" w:themeColor="text1"/>
              </w:rPr>
              <m:t>-1)</m:t>
            </m:r>
          </m:den>
        </m:f>
      </m:oMath>
    </w:p>
    <w:p w14:paraId="2A5AF8FC" w14:textId="70BF2CA1" w:rsidR="00FD720E" w:rsidRDefault="00F25A55" w:rsidP="008B5835">
      <w:pPr>
        <w:rPr>
          <w:color w:val="000000" w:themeColor="text1"/>
        </w:rPr>
      </w:pPr>
      <w:r>
        <w:rPr>
          <w:color w:val="000000" w:themeColor="text1"/>
        </w:rPr>
        <w:t>Where,</w:t>
      </w:r>
      <w:r w:rsidR="00DE03B7" w:rsidRPr="005E5A0F">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sidR="007F7109" w:rsidRPr="005E5A0F">
        <w:rPr>
          <w:color w:val="000000" w:themeColor="text1"/>
        </w:rPr>
        <w:t xml:space="preserve"> </w:t>
      </w:r>
      <w:r w:rsidR="00DE03B7" w:rsidRPr="005E5A0F">
        <w:rPr>
          <w:color w:val="000000" w:themeColor="text1"/>
        </w:rPr>
        <w:t>denote</w:t>
      </w:r>
      <w:r w:rsidR="00A37095" w:rsidRPr="005E5A0F">
        <w:rPr>
          <w:color w:val="000000" w:themeColor="text1"/>
        </w:rPr>
        <w:t>s</w:t>
      </w:r>
      <w:r w:rsidR="007F7109" w:rsidRPr="005E5A0F">
        <w:rPr>
          <w:color w:val="000000" w:themeColor="text1"/>
        </w:rPr>
        <w:t xml:space="preserve"> the </w:t>
      </w:r>
      <w:r w:rsidR="00CE3DF4" w:rsidRPr="005E5A0F">
        <w:rPr>
          <w:color w:val="000000" w:themeColor="text1"/>
        </w:rPr>
        <w:t xml:space="preserve">edge </w:t>
      </w:r>
      <w:r w:rsidR="007F7109" w:rsidRPr="005E5A0F">
        <w:rPr>
          <w:color w:val="000000" w:themeColor="text1"/>
        </w:rPr>
        <w:t xml:space="preserve">number between neighbors of node </w:t>
      </w:r>
      <m:oMath>
        <m:r>
          <w:rPr>
            <w:rFonts w:ascii="Cambria Math" w:hAnsi="Cambria Math"/>
            <w:color w:val="000000" w:themeColor="text1"/>
          </w:rPr>
          <m:t>i</m:t>
        </m:r>
      </m:oMath>
      <w:r w:rsidR="007F7109" w:rsidRPr="005E5A0F">
        <w:rPr>
          <w:color w:val="000000" w:themeColor="text1"/>
        </w:rPr>
        <w:t xml:space="preserve">, </w:t>
      </w:r>
      <m:oMath>
        <m:r>
          <w:rPr>
            <w:rFonts w:ascii="Cambria Math" w:hAnsi="Cambria Math"/>
            <w:color w:val="000000" w:themeColor="text1"/>
          </w:rPr>
          <m:t>N</m:t>
        </m:r>
      </m:oMath>
      <w:r w:rsidR="00EA6BF4" w:rsidRPr="005E5A0F">
        <w:rPr>
          <w:color w:val="000000" w:themeColor="text1"/>
          <w:lang w:eastAsia="zh-CN"/>
        </w:rPr>
        <w:t xml:space="preserve"> </w:t>
      </w:r>
      <w:r w:rsidR="00EA6BF4" w:rsidRPr="005E5A0F">
        <w:rPr>
          <w:color w:val="000000" w:themeColor="text1"/>
        </w:rPr>
        <w:t>denotes the total number of nodes in the network</w:t>
      </w:r>
      <w:r w:rsidR="00C56FFA" w:rsidRPr="005E5A0F">
        <w:rPr>
          <w:color w:val="000000" w:themeColor="text1"/>
        </w:rPr>
        <w:t xml:space="preserve"> (fNIRS channels)</w:t>
      </w:r>
      <w:r w:rsidR="00EA6BF4" w:rsidRPr="005E5A0F">
        <w:rPr>
          <w:color w:val="000000" w:themeColor="text1"/>
        </w:rPr>
        <w:t xml:space="preserve">, </w:t>
      </w:r>
      <w:r w:rsidR="007F7109" w:rsidRPr="005E5A0F">
        <w:rPr>
          <w:color w:val="000000" w:themeColor="text1"/>
        </w:rPr>
        <w:t xml:space="preserve">and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sidR="007F7109" w:rsidRPr="005E5A0F">
        <w:rPr>
          <w:color w:val="000000" w:themeColor="text1"/>
        </w:rPr>
        <w:t xml:space="preserve"> </w:t>
      </w:r>
      <w:r w:rsidR="00DE03B7" w:rsidRPr="005E5A0F">
        <w:rPr>
          <w:color w:val="000000" w:themeColor="text1"/>
        </w:rPr>
        <w:t>denote</w:t>
      </w:r>
      <w:r w:rsidR="00A37095" w:rsidRPr="005E5A0F">
        <w:rPr>
          <w:color w:val="000000" w:themeColor="text1"/>
        </w:rPr>
        <w:t>s</w:t>
      </w:r>
      <w:r w:rsidR="007F7109" w:rsidRPr="005E5A0F">
        <w:rPr>
          <w:color w:val="000000" w:themeColor="text1"/>
        </w:rPr>
        <w:t xml:space="preserve"> the degree of node </w:t>
      </w:r>
      <m:oMath>
        <m:r>
          <w:rPr>
            <w:rFonts w:ascii="Cambria Math" w:hAnsi="Cambria Math"/>
            <w:color w:val="000000" w:themeColor="text1"/>
          </w:rPr>
          <m:t>i</m:t>
        </m:r>
      </m:oMath>
      <w:r w:rsidR="007F7109" w:rsidRPr="005E5A0F">
        <w:rPr>
          <w:color w:val="000000" w:themeColor="text1"/>
        </w:rPr>
        <w:t xml:space="preserve">. </w:t>
      </w:r>
      <w:r w:rsidR="00DE03B7" w:rsidRPr="005E5A0F">
        <w:rPr>
          <w:color w:val="000000" w:themeColor="text1"/>
        </w:rPr>
        <w:t xml:space="preserve">Using </w:t>
      </w:r>
      <w:r w:rsidR="00630D55">
        <w:rPr>
          <w:color w:val="000000" w:themeColor="text1"/>
        </w:rPr>
        <w:t xml:space="preserve">the </w:t>
      </w:r>
      <w:r w:rsidR="00DE03B7" w:rsidRPr="005E5A0F">
        <w:rPr>
          <w:color w:val="000000" w:themeColor="text1"/>
        </w:rPr>
        <w:t>c</w:t>
      </w:r>
      <w:r w:rsidR="007F7109" w:rsidRPr="005E5A0F">
        <w:rPr>
          <w:color w:val="000000" w:themeColor="text1"/>
        </w:rPr>
        <w:t>lustering coefficient</w:t>
      </w:r>
      <w:r w:rsidR="00FD720E">
        <w:rPr>
          <w:color w:val="000000" w:themeColor="text1"/>
        </w:rPr>
        <w:t>,</w:t>
      </w:r>
      <w:r w:rsidR="007F7109" w:rsidRPr="005E5A0F">
        <w:rPr>
          <w:color w:val="000000" w:themeColor="text1"/>
        </w:rPr>
        <w:t xml:space="preserve"> measure the degree to which nodes in a network cluster together. </w:t>
      </w:r>
    </w:p>
    <w:p w14:paraId="59B0AED8" w14:textId="77777777" w:rsidR="00FD720E" w:rsidRDefault="00FD720E" w:rsidP="008B5835">
      <w:pPr>
        <w:rPr>
          <w:color w:val="000000" w:themeColor="text1"/>
        </w:rPr>
      </w:pPr>
    </w:p>
    <w:p w14:paraId="3E8AD48E" w14:textId="4F565577" w:rsidR="007F7109" w:rsidRPr="005E5A0F" w:rsidRDefault="00FD720E" w:rsidP="008B5835">
      <w:pPr>
        <w:rPr>
          <w:color w:val="000000" w:themeColor="text1"/>
        </w:rPr>
      </w:pPr>
      <w:r>
        <w:rPr>
          <w:color w:val="000000" w:themeColor="text1"/>
        </w:rPr>
        <w:t xml:space="preserve">NOTE: </w:t>
      </w:r>
      <w:r w:rsidR="007F7109" w:rsidRPr="005E5A0F">
        <w:rPr>
          <w:color w:val="000000" w:themeColor="text1"/>
        </w:rPr>
        <w:t>Specifically, quantif</w:t>
      </w:r>
      <w:r w:rsidR="00DE03B7" w:rsidRPr="005E5A0F">
        <w:rPr>
          <w:color w:val="000000" w:themeColor="text1"/>
        </w:rPr>
        <w:t>y</w:t>
      </w:r>
      <w:r w:rsidR="007F7109" w:rsidRPr="005E5A0F">
        <w:rPr>
          <w:color w:val="000000" w:themeColor="text1"/>
        </w:rPr>
        <w:t xml:space="preserve"> the likelihood that two neighbors of a node are also connected to each other. </w:t>
      </w:r>
      <w:r w:rsidR="00DE03B7" w:rsidRPr="005E5A0F">
        <w:rPr>
          <w:color w:val="000000" w:themeColor="text1"/>
        </w:rPr>
        <w:t>Ensure that a high clustering coefficient reflects highly interconnected neighbors, indicating localized, cohesive brain network structures.</w:t>
      </w:r>
      <w:r w:rsidR="00DE5C2D" w:rsidRPr="005E5A0F">
        <w:rPr>
          <w:color w:val="000000" w:themeColor="text1"/>
        </w:rPr>
        <w:t xml:space="preserve"> Neuroplasticity can alter the clustering coefficient by forming new connections or strengthening existing ones to support localized neural activity.</w:t>
      </w:r>
    </w:p>
    <w:p w14:paraId="532C05F9" w14:textId="77777777" w:rsidR="005E5A0F" w:rsidRDefault="005E5A0F" w:rsidP="008B5835">
      <w:pPr>
        <w:rPr>
          <w:color w:val="000000" w:themeColor="text1"/>
        </w:rPr>
      </w:pPr>
    </w:p>
    <w:p w14:paraId="6F092DBD" w14:textId="64C776F8" w:rsidR="007F7109" w:rsidRPr="005E5A0F" w:rsidRDefault="00FC44ED" w:rsidP="008B5835">
      <w:pPr>
        <w:rPr>
          <w:color w:val="000000" w:themeColor="text1"/>
        </w:rPr>
      </w:pPr>
      <w:r w:rsidRPr="005E5A0F">
        <w:rPr>
          <w:color w:val="000000" w:themeColor="text1"/>
        </w:rPr>
        <w:t xml:space="preserve">4.3.3 </w:t>
      </w:r>
      <w:r w:rsidR="00DE03B7" w:rsidRPr="005E5A0F">
        <w:rPr>
          <w:color w:val="000000" w:themeColor="text1"/>
        </w:rPr>
        <w:t xml:space="preserve">Calculate </w:t>
      </w:r>
      <w:r w:rsidR="007F7109" w:rsidRPr="005E5A0F">
        <w:rPr>
          <w:color w:val="000000" w:themeColor="text1"/>
        </w:rPr>
        <w:t>Average Path Length:</w:t>
      </w:r>
      <m:oMath>
        <m:r>
          <w:rPr>
            <w:rFonts w:ascii="Cambria Math" w:hAnsi="Cambria Math"/>
            <w:color w:val="000000" w:themeColor="text1"/>
          </w:rPr>
          <m:t xml:space="preserve"> L</m:t>
        </m:r>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1</m:t>
            </m:r>
          </m:num>
          <m:den>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N</m:t>
            </m:r>
            <m:r>
              <m:rPr>
                <m:sty m:val="p"/>
              </m:rPr>
              <w:rPr>
                <w:rFonts w:ascii="Cambria Math" w:hAnsi="Cambria Math"/>
                <w:color w:val="000000" w:themeColor="text1"/>
              </w:rPr>
              <m:t>-1)</m:t>
            </m:r>
          </m:den>
        </m:f>
        <m:nary>
          <m:naryPr>
            <m:chr m:val="∑"/>
            <m:limLoc m:val="undOvr"/>
            <m:grow m:val="1"/>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sub>
          <m:sup/>
          <m:e>
            <m:r>
              <m:rPr>
                <m:sty m:val="p"/>
              </m:rPr>
              <w:rPr>
                <w:rFonts w:ascii="Cambria Math" w:hAnsi="Cambria Math"/>
                <w:color w:val="000000" w:themeColor="text1"/>
              </w:rPr>
              <m:t> </m:t>
            </m:r>
          </m:e>
        </m:nary>
        <m:r>
          <w:rPr>
            <w:rFonts w:ascii="Cambria Math" w:hAnsi="Cambria Math"/>
            <w:color w:val="000000" w:themeColor="text1"/>
          </w:rPr>
          <m:t>d</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r>
          <m:rPr>
            <m:sty m:val="p"/>
          </m:rPr>
          <w:rPr>
            <w:rFonts w:ascii="Cambria Math" w:hAnsi="Cambria Math"/>
            <w:color w:val="000000" w:themeColor="text1"/>
          </w:rPr>
          <m:t>)</m:t>
        </m:r>
      </m:oMath>
    </w:p>
    <w:p w14:paraId="014687B0" w14:textId="5E40F7F2" w:rsidR="00B25977" w:rsidRDefault="00F25A55" w:rsidP="008B5835">
      <w:pPr>
        <w:rPr>
          <w:color w:val="000000" w:themeColor="text1"/>
        </w:rPr>
      </w:pPr>
      <w:r>
        <w:rPr>
          <w:color w:val="000000" w:themeColor="text1"/>
        </w:rPr>
        <w:t>Where,</w:t>
      </w:r>
      <w:r w:rsidR="00DE03B7" w:rsidRPr="005E5A0F">
        <w:rPr>
          <w:color w:val="000000" w:themeColor="text1"/>
        </w:rPr>
        <w:t xml:space="preserve"> </w:t>
      </w:r>
      <m:oMath>
        <m:r>
          <w:rPr>
            <w:rFonts w:ascii="Cambria Math" w:hAnsi="Cambria Math"/>
            <w:color w:val="000000" w:themeColor="text1"/>
          </w:rPr>
          <m:t>d</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r>
          <m:rPr>
            <m:sty m:val="p"/>
          </m:rPr>
          <w:rPr>
            <w:rFonts w:ascii="Cambria Math" w:hAnsi="Cambria Math"/>
            <w:color w:val="000000" w:themeColor="text1"/>
          </w:rPr>
          <m:t>)</m:t>
        </m:r>
      </m:oMath>
      <w:r w:rsidR="007F7109" w:rsidRPr="005E5A0F">
        <w:rPr>
          <w:color w:val="000000" w:themeColor="text1"/>
        </w:rPr>
        <w:t xml:space="preserve"> </w:t>
      </w:r>
      <w:r w:rsidR="00DE03B7" w:rsidRPr="005E5A0F">
        <w:rPr>
          <w:color w:val="000000" w:themeColor="text1"/>
        </w:rPr>
        <w:t>represent</w:t>
      </w:r>
      <w:r w:rsidR="00A37095" w:rsidRPr="005E5A0F">
        <w:rPr>
          <w:color w:val="000000" w:themeColor="text1"/>
        </w:rPr>
        <w:t>s</w:t>
      </w:r>
      <w:r w:rsidR="007F7109" w:rsidRPr="005E5A0F">
        <w:rPr>
          <w:color w:val="000000" w:themeColor="text1"/>
        </w:rPr>
        <w:t xml:space="preserve"> the shortest path length between nodes </w:t>
      </w:r>
      <m:oMath>
        <m:r>
          <w:rPr>
            <w:rFonts w:ascii="Cambria Math" w:hAnsi="Cambria Math"/>
            <w:color w:val="000000" w:themeColor="text1"/>
          </w:rPr>
          <m:t>i</m:t>
        </m:r>
      </m:oMath>
      <w:r w:rsidR="007F7109" w:rsidRPr="005E5A0F">
        <w:rPr>
          <w:color w:val="000000" w:themeColor="text1"/>
        </w:rPr>
        <w:t xml:space="preserve"> and </w:t>
      </w:r>
      <m:oMath>
        <m:r>
          <w:rPr>
            <w:rFonts w:ascii="Cambria Math" w:hAnsi="Cambria Math"/>
            <w:color w:val="000000" w:themeColor="text1"/>
          </w:rPr>
          <m:t>j</m:t>
        </m:r>
      </m:oMath>
      <w:r w:rsidR="00EA6BF4" w:rsidRPr="005E5A0F">
        <w:rPr>
          <w:color w:val="000000" w:themeColor="text1"/>
          <w:lang w:eastAsia="zh-CN"/>
        </w:rPr>
        <w:t xml:space="preserve">, and </w:t>
      </w:r>
      <m:oMath>
        <m:r>
          <w:rPr>
            <w:rFonts w:ascii="Cambria Math" w:hAnsi="Cambria Math"/>
            <w:color w:val="000000" w:themeColor="text1"/>
          </w:rPr>
          <m:t>N</m:t>
        </m:r>
      </m:oMath>
      <w:r w:rsidR="00EA6BF4" w:rsidRPr="005E5A0F">
        <w:rPr>
          <w:color w:val="000000" w:themeColor="text1"/>
          <w:lang w:eastAsia="zh-CN"/>
        </w:rPr>
        <w:t xml:space="preserve"> </w:t>
      </w:r>
      <w:r w:rsidR="00EA7BCD" w:rsidRPr="005E5A0F">
        <w:rPr>
          <w:color w:val="000000" w:themeColor="text1"/>
        </w:rPr>
        <w:t>represents the</w:t>
      </w:r>
      <w:r w:rsidR="00EA6BF4" w:rsidRPr="005E5A0F">
        <w:rPr>
          <w:color w:val="000000" w:themeColor="text1"/>
        </w:rPr>
        <w:t xml:space="preserve"> total number of nodes in the network</w:t>
      </w:r>
      <w:r w:rsidR="007F7109" w:rsidRPr="005E5A0F">
        <w:rPr>
          <w:color w:val="000000" w:themeColor="text1"/>
        </w:rPr>
        <w:t xml:space="preserve">. </w:t>
      </w:r>
    </w:p>
    <w:p w14:paraId="47A6FFE3" w14:textId="77777777" w:rsidR="00B25977" w:rsidRDefault="00B25977" w:rsidP="008B5835">
      <w:pPr>
        <w:rPr>
          <w:color w:val="000000" w:themeColor="text1"/>
        </w:rPr>
      </w:pPr>
    </w:p>
    <w:p w14:paraId="6DDAAD33" w14:textId="77777777" w:rsidR="00B25977" w:rsidRDefault="00B25977" w:rsidP="008B5835">
      <w:pPr>
        <w:rPr>
          <w:color w:val="000000" w:themeColor="text1"/>
        </w:rPr>
      </w:pPr>
      <w:r>
        <w:rPr>
          <w:color w:val="000000" w:themeColor="text1"/>
        </w:rPr>
        <w:t xml:space="preserve">4.3.3.1 </w:t>
      </w:r>
      <w:r w:rsidR="00A37095" w:rsidRPr="005E5A0F">
        <w:rPr>
          <w:color w:val="000000" w:themeColor="text1"/>
        </w:rPr>
        <w:t>Use the average path length to measure the mean number of steps required to traverse all pairs of nodes in a network. Shorter average path lengths indicate more efficient information transmission across the brain network.</w:t>
      </w:r>
      <w:r w:rsidR="00DE5C2D" w:rsidRPr="005E5A0F">
        <w:rPr>
          <w:color w:val="000000" w:themeColor="text1"/>
        </w:rPr>
        <w:t xml:space="preserve"> </w:t>
      </w:r>
    </w:p>
    <w:p w14:paraId="610CDBC7" w14:textId="77777777" w:rsidR="00B25977" w:rsidRDefault="00B25977" w:rsidP="008B5835">
      <w:pPr>
        <w:rPr>
          <w:color w:val="000000" w:themeColor="text1"/>
        </w:rPr>
      </w:pPr>
    </w:p>
    <w:p w14:paraId="4E2CA9EA" w14:textId="2B143DCC" w:rsidR="007F7109" w:rsidRPr="005E5A0F" w:rsidRDefault="00B25977" w:rsidP="008B5835">
      <w:pPr>
        <w:rPr>
          <w:color w:val="000000" w:themeColor="text1"/>
        </w:rPr>
      </w:pPr>
      <w:r>
        <w:rPr>
          <w:color w:val="000000" w:themeColor="text1"/>
        </w:rPr>
        <w:t xml:space="preserve">NOTE: </w:t>
      </w:r>
      <w:r w:rsidR="00DE5C2D" w:rsidRPr="005E5A0F">
        <w:rPr>
          <w:color w:val="000000" w:themeColor="text1"/>
        </w:rPr>
        <w:t xml:space="preserve">Neuroplasticity can reduce the average path length by creating new connections that act as shortcuts between distant brain regions, enhancing the brain's ability to integrate information </w:t>
      </w:r>
      <w:r w:rsidR="00DE5C2D" w:rsidRPr="005E5A0F">
        <w:rPr>
          <w:color w:val="000000" w:themeColor="text1"/>
        </w:rPr>
        <w:lastRenderedPageBreak/>
        <w:t>and improving overall motor control function.</w:t>
      </w:r>
    </w:p>
    <w:p w14:paraId="3E752602" w14:textId="77777777" w:rsidR="005E5A0F" w:rsidRDefault="005E5A0F" w:rsidP="008B5835">
      <w:pPr>
        <w:rPr>
          <w:color w:val="000000" w:themeColor="text1"/>
        </w:rPr>
      </w:pPr>
    </w:p>
    <w:p w14:paraId="227F5266" w14:textId="1FA2AA8A" w:rsidR="007F7109" w:rsidRPr="005E5A0F" w:rsidRDefault="00FC44ED" w:rsidP="008B5835">
      <w:pPr>
        <w:rPr>
          <w:color w:val="000000" w:themeColor="text1"/>
        </w:rPr>
      </w:pPr>
      <w:r w:rsidRPr="005E5A0F">
        <w:rPr>
          <w:color w:val="000000" w:themeColor="text1"/>
        </w:rPr>
        <w:t xml:space="preserve">4.3.4 </w:t>
      </w:r>
      <w:r w:rsidR="00DE03B7" w:rsidRPr="005E5A0F">
        <w:rPr>
          <w:color w:val="000000" w:themeColor="text1"/>
        </w:rPr>
        <w:t xml:space="preserve">Calculate </w:t>
      </w:r>
      <w:r w:rsidR="007F7109" w:rsidRPr="005E5A0F">
        <w:rPr>
          <w:color w:val="000000" w:themeColor="text1"/>
        </w:rPr>
        <w:t>Small-world Index:</w:t>
      </w:r>
      <m:oMath>
        <m:r>
          <w:rPr>
            <w:rFonts w:ascii="Cambria Math" w:hAnsi="Cambria Math"/>
            <w:color w:val="000000" w:themeColor="text1"/>
          </w:rPr>
          <m:t xml:space="preserve"> </m:t>
        </m:r>
        <m:r>
          <m:rPr>
            <m:nor/>
          </m:rPr>
          <w:rPr>
            <w:color w:val="000000" w:themeColor="text1"/>
          </w:rPr>
          <m:t>Small-Worldness</m:t>
        </m:r>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C</m:t>
                </m:r>
              </m:e>
              <m:sub>
                <m:r>
                  <m:rPr>
                    <m:nor/>
                  </m:rPr>
                  <w:rPr>
                    <w:color w:val="000000" w:themeColor="text1"/>
                  </w:rPr>
                  <m:t>real</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m:rPr>
                    <m:nor/>
                  </m:rPr>
                  <w:rPr>
                    <w:color w:val="000000" w:themeColor="text1"/>
                  </w:rPr>
                  <m:t>rand</m:t>
                </m:r>
              </m:sub>
            </m:sSub>
          </m:num>
          <m:den>
            <m:sSub>
              <m:sSubPr>
                <m:ctrlPr>
                  <w:rPr>
                    <w:rFonts w:ascii="Cambria Math" w:hAnsi="Cambria Math"/>
                    <w:color w:val="000000" w:themeColor="text1"/>
                  </w:rPr>
                </m:ctrlPr>
              </m:sSubPr>
              <m:e>
                <m:r>
                  <w:rPr>
                    <w:rFonts w:ascii="Cambria Math" w:hAnsi="Cambria Math"/>
                    <w:color w:val="000000" w:themeColor="text1"/>
                  </w:rPr>
                  <m:t>L</m:t>
                </m:r>
              </m:e>
              <m:sub>
                <m:r>
                  <m:rPr>
                    <m:nor/>
                  </m:rPr>
                  <w:rPr>
                    <w:color w:val="000000" w:themeColor="text1"/>
                  </w:rPr>
                  <m:t>real</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L</m:t>
                </m:r>
              </m:e>
              <m:sub>
                <m:r>
                  <m:rPr>
                    <m:nor/>
                  </m:rPr>
                  <w:rPr>
                    <w:color w:val="000000" w:themeColor="text1"/>
                  </w:rPr>
                  <m:t>rand</m:t>
                </m:r>
              </m:sub>
            </m:sSub>
          </m:den>
        </m:f>
      </m:oMath>
    </w:p>
    <w:p w14:paraId="25272EED" w14:textId="731AA747" w:rsidR="008821F0" w:rsidRDefault="00F25A55" w:rsidP="008B5835">
      <w:pPr>
        <w:rPr>
          <w:color w:val="000000" w:themeColor="text1"/>
        </w:rPr>
      </w:pPr>
      <w:r>
        <w:rPr>
          <w:color w:val="000000" w:themeColor="text1"/>
        </w:rPr>
        <w:t>Where,</w:t>
      </w:r>
      <w:r w:rsidR="00A37095" w:rsidRPr="005E5A0F">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m:rPr>
                <m:nor/>
              </m:rPr>
              <w:rPr>
                <w:color w:val="000000" w:themeColor="text1"/>
              </w:rPr>
              <m:t>real</m:t>
            </m:r>
          </m:sub>
        </m:sSub>
      </m:oMath>
      <w:r w:rsidR="007F7109" w:rsidRPr="005E5A0F">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L</m:t>
            </m:r>
          </m:e>
          <m:sub>
            <m:r>
              <m:rPr>
                <m:nor/>
              </m:rPr>
              <w:rPr>
                <w:color w:val="000000" w:themeColor="text1"/>
              </w:rPr>
              <m:t>real</m:t>
            </m:r>
          </m:sub>
        </m:sSub>
      </m:oMath>
      <w:r w:rsidR="007F7109" w:rsidRPr="005E5A0F">
        <w:rPr>
          <w:color w:val="000000" w:themeColor="text1"/>
        </w:rPr>
        <w:t xml:space="preserve"> </w:t>
      </w:r>
      <w:r w:rsidR="00A37095" w:rsidRPr="005E5A0F">
        <w:rPr>
          <w:color w:val="000000" w:themeColor="text1"/>
        </w:rPr>
        <w:t>denotes</w:t>
      </w:r>
      <w:r w:rsidR="007F7109" w:rsidRPr="005E5A0F">
        <w:rPr>
          <w:color w:val="000000" w:themeColor="text1"/>
        </w:rPr>
        <w:t xml:space="preserve"> the clustering coefficient and average path length of the real network, and </w:t>
      </w:r>
      <m:oMath>
        <m:sSub>
          <m:sSubPr>
            <m:ctrlPr>
              <w:rPr>
                <w:rFonts w:ascii="Cambria Math" w:hAnsi="Cambria Math"/>
                <w:color w:val="000000" w:themeColor="text1"/>
              </w:rPr>
            </m:ctrlPr>
          </m:sSubPr>
          <m:e>
            <m:r>
              <w:rPr>
                <w:rFonts w:ascii="Cambria Math" w:hAnsi="Cambria Math"/>
                <w:color w:val="000000" w:themeColor="text1"/>
              </w:rPr>
              <m:t>C</m:t>
            </m:r>
          </m:e>
          <m:sub>
            <m:r>
              <m:rPr>
                <m:nor/>
              </m:rPr>
              <w:rPr>
                <w:color w:val="000000" w:themeColor="text1"/>
              </w:rPr>
              <m:t>rand</m:t>
            </m:r>
          </m:sub>
        </m:sSub>
      </m:oMath>
      <w:r w:rsidR="007F7109" w:rsidRPr="005E5A0F">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L</m:t>
            </m:r>
          </m:e>
          <m:sub>
            <m:r>
              <m:rPr>
                <m:nor/>
              </m:rPr>
              <w:rPr>
                <w:color w:val="000000" w:themeColor="text1"/>
              </w:rPr>
              <m:t>rand</m:t>
            </m:r>
          </m:sub>
        </m:sSub>
      </m:oMath>
      <w:r w:rsidR="007F7109" w:rsidRPr="005E5A0F">
        <w:rPr>
          <w:color w:val="000000" w:themeColor="text1"/>
        </w:rPr>
        <w:t xml:space="preserve"> </w:t>
      </w:r>
      <w:r w:rsidR="00A37095" w:rsidRPr="005E5A0F">
        <w:rPr>
          <w:color w:val="000000" w:themeColor="text1"/>
        </w:rPr>
        <w:t>denotes</w:t>
      </w:r>
      <w:r w:rsidR="007F7109" w:rsidRPr="005E5A0F">
        <w:rPr>
          <w:color w:val="000000" w:themeColor="text1"/>
        </w:rPr>
        <w:t xml:space="preserve"> those of a random network with the same number of nodes and edges. </w:t>
      </w:r>
      <w:r w:rsidR="00A37095" w:rsidRPr="005E5A0F">
        <w:rPr>
          <w:color w:val="000000" w:themeColor="text1"/>
        </w:rPr>
        <w:t xml:space="preserve">Use the small-world index to evaluate the balance between local clustering and global integration in the network. </w:t>
      </w:r>
    </w:p>
    <w:p w14:paraId="0C6158DB" w14:textId="77777777" w:rsidR="008821F0" w:rsidRDefault="008821F0" w:rsidP="008B5835">
      <w:pPr>
        <w:rPr>
          <w:color w:val="000000" w:themeColor="text1"/>
        </w:rPr>
      </w:pPr>
    </w:p>
    <w:p w14:paraId="0988C51C" w14:textId="6B250098" w:rsidR="007F7109" w:rsidRDefault="008821F0" w:rsidP="008B5835">
      <w:pPr>
        <w:rPr>
          <w:color w:val="000000" w:themeColor="text1"/>
        </w:rPr>
      </w:pPr>
      <w:r>
        <w:rPr>
          <w:color w:val="000000" w:themeColor="text1"/>
        </w:rPr>
        <w:t xml:space="preserve">NOTE: </w:t>
      </w:r>
      <w:r w:rsidR="00A37095" w:rsidRPr="005E5A0F">
        <w:rPr>
          <w:color w:val="000000" w:themeColor="text1"/>
        </w:rPr>
        <w:t>A small-world network exhibits high clustering and short path lengths, enabling efficient communication while preserving local groupings.</w:t>
      </w:r>
      <w:r w:rsidR="00B90B0E" w:rsidRPr="005E5A0F">
        <w:rPr>
          <w:color w:val="000000" w:themeColor="text1"/>
        </w:rPr>
        <w:t xml:space="preserve"> Neuroplasticity can enhance the small-world properties by forming new connections that increase local clustering while maintaining short path lengths, thus supporting adaptive neural changes and hand dexterity.</w:t>
      </w:r>
      <w:r w:rsidR="00B90B0E" w:rsidRPr="005E5A0F" w:rsidDel="00A37095">
        <w:rPr>
          <w:color w:val="000000" w:themeColor="text1"/>
        </w:rPr>
        <w:t xml:space="preserve"> </w:t>
      </w:r>
    </w:p>
    <w:p w14:paraId="5F1590CF" w14:textId="77777777" w:rsidR="008821F0" w:rsidRPr="005E5A0F" w:rsidRDefault="008821F0" w:rsidP="008B5835">
      <w:pPr>
        <w:rPr>
          <w:color w:val="000000" w:themeColor="text1"/>
        </w:rPr>
      </w:pPr>
    </w:p>
    <w:p w14:paraId="5EFE8389" w14:textId="1C9D614F" w:rsidR="007F7109" w:rsidRPr="005E5A0F" w:rsidRDefault="00FC44ED" w:rsidP="008B5835">
      <w:pPr>
        <w:rPr>
          <w:color w:val="000000" w:themeColor="text1"/>
        </w:rPr>
      </w:pPr>
      <w:r w:rsidRPr="005E5A0F">
        <w:rPr>
          <w:color w:val="000000" w:themeColor="text1"/>
        </w:rPr>
        <w:t xml:space="preserve">4.3.5 </w:t>
      </w:r>
      <w:r w:rsidR="00DE03B7" w:rsidRPr="005E5A0F">
        <w:rPr>
          <w:color w:val="000000" w:themeColor="text1"/>
        </w:rPr>
        <w:t xml:space="preserve">Calculate </w:t>
      </w:r>
      <w:r w:rsidR="007F7109" w:rsidRPr="005E5A0F">
        <w:rPr>
          <w:color w:val="000000" w:themeColor="text1"/>
        </w:rPr>
        <w:t>Global Efficiency:</w:t>
      </w:r>
      <m:oMath>
        <m:sSub>
          <m:sSubPr>
            <m:ctrlPr>
              <w:rPr>
                <w:rFonts w:ascii="Cambria Math" w:hAnsi="Cambria Math"/>
                <w:color w:val="000000" w:themeColor="text1"/>
              </w:rPr>
            </m:ctrlPr>
          </m:sSubPr>
          <m:e>
            <m:r>
              <w:rPr>
                <w:rFonts w:ascii="Cambria Math" w:hAnsi="Cambria Math"/>
                <w:color w:val="000000" w:themeColor="text1"/>
              </w:rPr>
              <m:t xml:space="preserve"> E</m:t>
            </m:r>
          </m:e>
          <m:sub>
            <m:r>
              <m:rPr>
                <m:nor/>
              </m:rPr>
              <w:rPr>
                <w:color w:val="000000" w:themeColor="text1"/>
              </w:rPr>
              <m:t>global</m:t>
            </m:r>
          </m:sub>
        </m:sSub>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1</m:t>
            </m:r>
          </m:num>
          <m:den>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N</m:t>
            </m:r>
            <m:r>
              <m:rPr>
                <m:sty m:val="p"/>
              </m:rPr>
              <w:rPr>
                <w:rFonts w:ascii="Cambria Math" w:hAnsi="Cambria Math"/>
                <w:color w:val="000000" w:themeColor="text1"/>
              </w:rPr>
              <m:t>-1)</m:t>
            </m:r>
          </m:den>
        </m:f>
        <m:nary>
          <m:naryPr>
            <m:chr m:val="∑"/>
            <m:limLoc m:val="undOvr"/>
            <m:grow m:val="1"/>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sub>
          <m:sup/>
          <m:e>
            <m:r>
              <m:rPr>
                <m:sty m:val="p"/>
              </m:rPr>
              <w:rPr>
                <w:rFonts w:ascii="Cambria Math" w:hAnsi="Cambria Math"/>
                <w:color w:val="000000" w:themeColor="text1"/>
              </w:rPr>
              <m:t> </m:t>
            </m:r>
          </m:e>
        </m:nary>
        <m:f>
          <m:fPr>
            <m:ctrlPr>
              <w:rPr>
                <w:rFonts w:ascii="Cambria Math" w:hAnsi="Cambria Math"/>
                <w:color w:val="000000" w:themeColor="text1"/>
              </w:rPr>
            </m:ctrlPr>
          </m:fPr>
          <m:num>
            <m:r>
              <m:rPr>
                <m:sty m:val="p"/>
              </m:rPr>
              <w:rPr>
                <w:rFonts w:ascii="Cambria Math" w:hAnsi="Cambria Math"/>
                <w:color w:val="000000" w:themeColor="text1"/>
              </w:rPr>
              <m:t>1</m:t>
            </m:r>
          </m:num>
          <m:den>
            <m:r>
              <w:rPr>
                <w:rFonts w:ascii="Cambria Math" w:hAnsi="Cambria Math"/>
                <w:color w:val="000000" w:themeColor="text1"/>
              </w:rPr>
              <m:t>d</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r>
              <m:rPr>
                <m:sty m:val="p"/>
              </m:rPr>
              <w:rPr>
                <w:rFonts w:ascii="Cambria Math" w:hAnsi="Cambria Math"/>
                <w:color w:val="000000" w:themeColor="text1"/>
              </w:rPr>
              <m:t>)</m:t>
            </m:r>
          </m:den>
        </m:f>
      </m:oMath>
    </w:p>
    <w:p w14:paraId="0D781CD4" w14:textId="6A3E46D9" w:rsidR="008621BD" w:rsidRDefault="00F25A55" w:rsidP="008B5835">
      <w:pPr>
        <w:rPr>
          <w:color w:val="000000" w:themeColor="text1"/>
        </w:rPr>
      </w:pPr>
      <w:r>
        <w:rPr>
          <w:color w:val="000000" w:themeColor="text1"/>
        </w:rPr>
        <w:t>Where,</w:t>
      </w:r>
      <w:r w:rsidR="00A37095" w:rsidRPr="005E5A0F">
        <w:rPr>
          <w:color w:val="000000" w:themeColor="text1"/>
        </w:rPr>
        <w:t xml:space="preserve"> </w:t>
      </w:r>
      <m:oMath>
        <m:r>
          <w:rPr>
            <w:rFonts w:ascii="Cambria Math" w:hAnsi="Cambria Math"/>
            <w:color w:val="000000" w:themeColor="text1"/>
          </w:rPr>
          <m:t>d</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r>
          <m:rPr>
            <m:sty m:val="p"/>
          </m:rPr>
          <w:rPr>
            <w:rFonts w:ascii="Cambria Math" w:hAnsi="Cambria Math"/>
            <w:color w:val="000000" w:themeColor="text1"/>
          </w:rPr>
          <m:t>)</m:t>
        </m:r>
      </m:oMath>
      <w:r w:rsidR="007F7109" w:rsidRPr="005E5A0F">
        <w:rPr>
          <w:color w:val="000000" w:themeColor="text1"/>
        </w:rPr>
        <w:t xml:space="preserve"> </w:t>
      </w:r>
      <w:r w:rsidR="00A37095" w:rsidRPr="005E5A0F">
        <w:rPr>
          <w:color w:val="000000" w:themeColor="text1"/>
        </w:rPr>
        <w:t>represents</w:t>
      </w:r>
      <w:r w:rsidR="007F7109" w:rsidRPr="005E5A0F">
        <w:rPr>
          <w:color w:val="000000" w:themeColor="text1"/>
        </w:rPr>
        <w:t xml:space="preserve"> the shortest path length between nodes </w:t>
      </w:r>
      <m:oMath>
        <m:r>
          <w:rPr>
            <w:rFonts w:ascii="Cambria Math" w:hAnsi="Cambria Math"/>
            <w:color w:val="000000" w:themeColor="text1"/>
          </w:rPr>
          <m:t>i</m:t>
        </m:r>
      </m:oMath>
      <w:r w:rsidR="007F7109" w:rsidRPr="005E5A0F">
        <w:rPr>
          <w:color w:val="000000" w:themeColor="text1"/>
        </w:rPr>
        <w:t xml:space="preserve"> and </w:t>
      </w:r>
      <m:oMath>
        <m:r>
          <w:rPr>
            <w:rFonts w:ascii="Cambria Math" w:hAnsi="Cambria Math"/>
            <w:color w:val="000000" w:themeColor="text1"/>
          </w:rPr>
          <m:t>j</m:t>
        </m:r>
      </m:oMath>
      <w:r w:rsidR="00EA6BF4" w:rsidRPr="005E5A0F">
        <w:rPr>
          <w:color w:val="000000" w:themeColor="text1"/>
          <w:lang w:eastAsia="zh-CN"/>
        </w:rPr>
        <w:t xml:space="preserve">, and </w:t>
      </w:r>
      <m:oMath>
        <m:r>
          <w:rPr>
            <w:rFonts w:ascii="Cambria Math" w:hAnsi="Cambria Math"/>
            <w:color w:val="000000" w:themeColor="text1"/>
          </w:rPr>
          <m:t>N</m:t>
        </m:r>
      </m:oMath>
      <w:r w:rsidR="00EA6BF4" w:rsidRPr="005E5A0F">
        <w:rPr>
          <w:color w:val="000000" w:themeColor="text1"/>
          <w:lang w:eastAsia="zh-CN"/>
        </w:rPr>
        <w:t xml:space="preserve"> </w:t>
      </w:r>
      <w:r w:rsidR="003221A7" w:rsidRPr="005E5A0F">
        <w:rPr>
          <w:color w:val="000000" w:themeColor="text1"/>
        </w:rPr>
        <w:t>represents the</w:t>
      </w:r>
      <w:r w:rsidR="00EA6BF4" w:rsidRPr="005E5A0F">
        <w:rPr>
          <w:color w:val="000000" w:themeColor="text1"/>
        </w:rPr>
        <w:t xml:space="preserve"> total number of nodes in the network</w:t>
      </w:r>
      <w:r w:rsidR="007F7109" w:rsidRPr="005E5A0F">
        <w:rPr>
          <w:color w:val="000000" w:themeColor="text1"/>
        </w:rPr>
        <w:t xml:space="preserve">. </w:t>
      </w:r>
      <w:r w:rsidR="00A37095" w:rsidRPr="005E5A0F">
        <w:rPr>
          <w:color w:val="000000" w:themeColor="text1"/>
        </w:rPr>
        <w:t>Use global efficiency to assess the network’s ability to exchange information globally. Higher values indicate faster information transmission across the entire brain network, reflecting a well-connected system.</w:t>
      </w:r>
      <w:r w:rsidR="00DE5C2D" w:rsidRPr="005E5A0F">
        <w:rPr>
          <w:color w:val="000000" w:themeColor="text1"/>
        </w:rPr>
        <w:t xml:space="preserve"> </w:t>
      </w:r>
    </w:p>
    <w:p w14:paraId="0A273B4A" w14:textId="77777777" w:rsidR="008621BD" w:rsidRDefault="008621BD" w:rsidP="008B5835">
      <w:pPr>
        <w:rPr>
          <w:color w:val="000000" w:themeColor="text1"/>
        </w:rPr>
      </w:pPr>
    </w:p>
    <w:p w14:paraId="6508F9BB" w14:textId="6C7CE0E0" w:rsidR="007F7109" w:rsidRDefault="008621BD" w:rsidP="008B5835">
      <w:pPr>
        <w:rPr>
          <w:color w:val="000000" w:themeColor="text1"/>
        </w:rPr>
      </w:pPr>
      <w:r>
        <w:rPr>
          <w:color w:val="000000" w:themeColor="text1"/>
        </w:rPr>
        <w:t xml:space="preserve">NOTE: </w:t>
      </w:r>
      <w:r w:rsidR="00DE5C2D" w:rsidRPr="005E5A0F">
        <w:rPr>
          <w:color w:val="000000" w:themeColor="text1"/>
        </w:rPr>
        <w:t>Neuroplasticity can enhance global efficiency by optimizing the network's topology, leading to better integration of information across different brain regions and supporting complex hand functions.</w:t>
      </w:r>
    </w:p>
    <w:p w14:paraId="1F136E29" w14:textId="77777777" w:rsidR="008621BD" w:rsidRPr="005E5A0F" w:rsidRDefault="008621BD" w:rsidP="008B5835">
      <w:pPr>
        <w:rPr>
          <w:color w:val="000000" w:themeColor="text1"/>
        </w:rPr>
      </w:pPr>
    </w:p>
    <w:p w14:paraId="24616868" w14:textId="07B6829E" w:rsidR="007F7109" w:rsidRPr="005E5A0F" w:rsidRDefault="00FC44ED" w:rsidP="008B5835">
      <w:pPr>
        <w:rPr>
          <w:color w:val="000000" w:themeColor="text1"/>
        </w:rPr>
      </w:pPr>
      <w:r w:rsidRPr="005E5A0F">
        <w:rPr>
          <w:color w:val="000000" w:themeColor="text1"/>
        </w:rPr>
        <w:t xml:space="preserve">4.3.6 </w:t>
      </w:r>
      <w:r w:rsidR="00DE03B7" w:rsidRPr="005E5A0F">
        <w:rPr>
          <w:color w:val="000000" w:themeColor="text1"/>
        </w:rPr>
        <w:t xml:space="preserve">Calculate </w:t>
      </w:r>
      <w:r w:rsidR="007F7109" w:rsidRPr="005E5A0F">
        <w:rPr>
          <w:color w:val="000000" w:themeColor="text1"/>
        </w:rPr>
        <w:t>Degree Centrality:</w:t>
      </w:r>
      <m:oMath>
        <m:sSub>
          <m:sSubPr>
            <m:ctrlPr>
              <w:rPr>
                <w:rFonts w:ascii="Cambria Math" w:hAnsi="Cambria Math"/>
                <w:color w:val="000000" w:themeColor="text1"/>
              </w:rPr>
            </m:ctrlPr>
          </m:sSubPr>
          <m:e>
            <m:r>
              <w:rPr>
                <w:rFonts w:ascii="Cambria Math" w:hAnsi="Cambria Math"/>
                <w:color w:val="000000" w:themeColor="text1"/>
              </w:rPr>
              <m:t xml:space="preserve"> C</m:t>
            </m:r>
          </m:e>
          <m:sub>
            <m:r>
              <m:rPr>
                <m:nor/>
              </m:rPr>
              <w:rPr>
                <w:color w:val="000000" w:themeColor="text1"/>
              </w:rPr>
              <m:t>degree</m:t>
            </m:r>
          </m:sub>
        </m:sSub>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p>
    <w:p w14:paraId="47EF1FB8" w14:textId="3213D526" w:rsidR="007F7109" w:rsidRDefault="00F25A55" w:rsidP="008B5835">
      <w:pPr>
        <w:rPr>
          <w:color w:val="000000" w:themeColor="text1"/>
        </w:rPr>
      </w:pPr>
      <w:r>
        <w:rPr>
          <w:color w:val="000000" w:themeColor="text1"/>
        </w:rPr>
        <w:t>Where,</w:t>
      </w:r>
      <w:r w:rsidR="00A37095" w:rsidRPr="005E5A0F">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sidR="007F7109" w:rsidRPr="005E5A0F">
        <w:rPr>
          <w:color w:val="000000" w:themeColor="text1"/>
        </w:rPr>
        <w:t xml:space="preserve"> </w:t>
      </w:r>
      <w:r w:rsidR="00A37095" w:rsidRPr="005E5A0F">
        <w:rPr>
          <w:color w:val="000000" w:themeColor="text1"/>
        </w:rPr>
        <w:t>denotes</w:t>
      </w:r>
      <w:r w:rsidR="007F7109" w:rsidRPr="005E5A0F">
        <w:rPr>
          <w:color w:val="000000" w:themeColor="text1"/>
        </w:rPr>
        <w:t xml:space="preserve"> the degree of node </w:t>
      </w:r>
      <m:oMath>
        <m:r>
          <w:rPr>
            <w:rFonts w:ascii="Cambria Math" w:hAnsi="Cambria Math"/>
            <w:color w:val="000000" w:themeColor="text1"/>
          </w:rPr>
          <m:t>i</m:t>
        </m:r>
      </m:oMath>
      <w:r w:rsidR="007F7109" w:rsidRPr="005E5A0F">
        <w:rPr>
          <w:color w:val="000000" w:themeColor="text1"/>
        </w:rPr>
        <w:t xml:space="preserve">. </w:t>
      </w:r>
      <w:r w:rsidR="00A37095" w:rsidRPr="005E5A0F">
        <w:rPr>
          <w:color w:val="000000" w:themeColor="text1"/>
        </w:rPr>
        <w:t>Use degree centrality to quantify the number of direct connections a node has in the network. Nodes with high degree centrality act as primary communication hubs.</w:t>
      </w:r>
      <w:r w:rsidR="00B90B0E" w:rsidRPr="005E5A0F">
        <w:rPr>
          <w:color w:val="000000" w:themeColor="text1"/>
        </w:rPr>
        <w:t xml:space="preserve"> Neuroplasticity can increase the degree centrality of certain nodes by forming new connections, thus enhancing their role in the network</w:t>
      </w:r>
      <w:r w:rsidR="00E34024" w:rsidRPr="005E5A0F">
        <w:rPr>
          <w:color w:val="000000" w:themeColor="text1"/>
        </w:rPr>
        <w:t>,</w:t>
      </w:r>
      <w:r w:rsidR="00B90B0E" w:rsidRPr="005E5A0F">
        <w:rPr>
          <w:color w:val="000000" w:themeColor="text1"/>
        </w:rPr>
        <w:t xml:space="preserve"> and supporting the brain's ability to adapt and reorganize.</w:t>
      </w:r>
    </w:p>
    <w:p w14:paraId="236C26C8" w14:textId="77777777" w:rsidR="008621BD" w:rsidRPr="005E5A0F" w:rsidRDefault="008621BD" w:rsidP="008B5835">
      <w:pPr>
        <w:rPr>
          <w:color w:val="000000" w:themeColor="text1"/>
        </w:rPr>
      </w:pPr>
    </w:p>
    <w:p w14:paraId="3BA0A9B0" w14:textId="4264E3A6" w:rsidR="007F7109" w:rsidRPr="005E5A0F" w:rsidRDefault="00FC44ED" w:rsidP="008B5835">
      <w:pPr>
        <w:rPr>
          <w:color w:val="000000" w:themeColor="text1"/>
        </w:rPr>
      </w:pPr>
      <w:r w:rsidRPr="005E5A0F">
        <w:rPr>
          <w:color w:val="000000" w:themeColor="text1"/>
        </w:rPr>
        <w:t xml:space="preserve">4.3.6 </w:t>
      </w:r>
      <w:r w:rsidR="00DE03B7" w:rsidRPr="005E5A0F">
        <w:rPr>
          <w:color w:val="000000" w:themeColor="text1"/>
        </w:rPr>
        <w:t xml:space="preserve">Calculate </w:t>
      </w:r>
      <w:r w:rsidR="007F7109" w:rsidRPr="005E5A0F">
        <w:rPr>
          <w:color w:val="000000" w:themeColor="text1"/>
        </w:rPr>
        <w:t>Eigenvector Centrality:</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m:rPr>
                <m:nor/>
              </m:rPr>
              <w:rPr>
                <w:color w:val="000000" w:themeColor="text1"/>
              </w:rPr>
              <m:t>eigen</m:t>
            </m:r>
          </m:sub>
        </m:sSub>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1</m:t>
            </m:r>
          </m:num>
          <m:den>
            <m:r>
              <w:rPr>
                <w:rFonts w:ascii="Cambria Math" w:hAnsi="Cambria Math"/>
                <w:color w:val="000000" w:themeColor="text1"/>
              </w:rPr>
              <m:t>λ</m:t>
            </m:r>
          </m:den>
        </m:f>
        <m:r>
          <w:rPr>
            <w:rFonts w:ascii="Cambria Math" w:hAnsi="Cambria Math"/>
            <w:color w:val="000000" w:themeColor="text1"/>
          </w:rPr>
          <m:t>A</m:t>
        </m:r>
        <m:r>
          <m:rPr>
            <m:sty m:val="p"/>
          </m:rPr>
          <w:rPr>
            <w:rFonts w:ascii="Cambria Math" w:hAnsi="Cambria Math"/>
            <w:color w:val="000000" w:themeColor="text1"/>
          </w:rPr>
          <m:t>v</m:t>
        </m:r>
      </m:oMath>
    </w:p>
    <w:p w14:paraId="4D276D4E" w14:textId="486C9379" w:rsidR="008621BD" w:rsidRDefault="00414F73" w:rsidP="008B5835">
      <w:pPr>
        <w:rPr>
          <w:color w:val="000000" w:themeColor="text1"/>
        </w:rPr>
      </w:pPr>
      <w:r>
        <w:rPr>
          <w:color w:val="000000" w:themeColor="text1"/>
        </w:rPr>
        <w:t>Where,</w:t>
      </w:r>
      <w:r w:rsidR="00A37095" w:rsidRPr="005E5A0F">
        <w:rPr>
          <w:color w:val="000000" w:themeColor="text1"/>
        </w:rPr>
        <w:t xml:space="preserve"> </w:t>
      </w:r>
      <m:oMath>
        <m:r>
          <w:rPr>
            <w:rFonts w:ascii="Cambria Math" w:hAnsi="Cambria Math"/>
            <w:color w:val="000000" w:themeColor="text1"/>
          </w:rPr>
          <m:t>A</m:t>
        </m:r>
      </m:oMath>
      <w:r w:rsidR="007F7109" w:rsidRPr="005E5A0F">
        <w:rPr>
          <w:color w:val="000000" w:themeColor="text1"/>
        </w:rPr>
        <w:t xml:space="preserve"> </w:t>
      </w:r>
      <w:r w:rsidR="00A37095" w:rsidRPr="005E5A0F">
        <w:rPr>
          <w:color w:val="000000" w:themeColor="text1"/>
        </w:rPr>
        <w:t>represents</w:t>
      </w:r>
      <w:r w:rsidR="007F7109" w:rsidRPr="005E5A0F">
        <w:rPr>
          <w:color w:val="000000" w:themeColor="text1"/>
        </w:rPr>
        <w:t xml:space="preserve"> the adjacency matrix,</w:t>
      </w:r>
      <w:r w:rsidR="00A37095" w:rsidRPr="005E5A0F">
        <w:rPr>
          <w:color w:val="000000" w:themeColor="text1"/>
        </w:rPr>
        <w:t xml:space="preserve"> and</w:t>
      </w:r>
      <w:r w:rsidR="007F7109" w:rsidRPr="005E5A0F">
        <w:rPr>
          <w:color w:val="000000" w:themeColor="text1"/>
        </w:rPr>
        <w:t xml:space="preserve"> </w:t>
      </w:r>
      <m:oMath>
        <m:r>
          <m:rPr>
            <m:sty m:val="p"/>
          </m:rPr>
          <w:rPr>
            <w:rFonts w:ascii="Cambria Math" w:hAnsi="Cambria Math"/>
            <w:color w:val="000000" w:themeColor="text1"/>
          </w:rPr>
          <m:t>v</m:t>
        </m:r>
      </m:oMath>
      <w:r w:rsidR="007F7109" w:rsidRPr="005E5A0F">
        <w:rPr>
          <w:color w:val="000000" w:themeColor="text1"/>
        </w:rPr>
        <w:t xml:space="preserve"> </w:t>
      </w:r>
      <w:r w:rsidR="00A37095" w:rsidRPr="005E5A0F">
        <w:rPr>
          <w:color w:val="000000" w:themeColor="text1"/>
        </w:rPr>
        <w:t>represent</w:t>
      </w:r>
      <w:r w:rsidR="00921EB8" w:rsidRPr="005E5A0F">
        <w:rPr>
          <w:color w:val="000000" w:themeColor="text1"/>
        </w:rPr>
        <w:t xml:space="preserve"> </w:t>
      </w:r>
      <w:r w:rsidR="007F7109" w:rsidRPr="005E5A0F">
        <w:rPr>
          <w:color w:val="000000" w:themeColor="text1"/>
        </w:rPr>
        <w:t xml:space="preserve">the eigenvector corresponding to the largest eigenvalue </w:t>
      </w:r>
      <m:oMath>
        <m:r>
          <w:rPr>
            <w:rFonts w:ascii="Cambria Math" w:hAnsi="Cambria Math"/>
            <w:color w:val="000000" w:themeColor="text1"/>
          </w:rPr>
          <m:t>λ</m:t>
        </m:r>
      </m:oMath>
      <w:r w:rsidR="007F7109" w:rsidRPr="005E5A0F">
        <w:rPr>
          <w:color w:val="000000" w:themeColor="text1"/>
        </w:rPr>
        <w:t xml:space="preserve">. </w:t>
      </w:r>
      <w:r w:rsidR="00A37095" w:rsidRPr="005E5A0F">
        <w:rPr>
          <w:color w:val="000000" w:themeColor="text1"/>
        </w:rPr>
        <w:t xml:space="preserve">Use eigenvector centrality to evaluate a node’s influence based on its connections to well-connected nodes. </w:t>
      </w:r>
    </w:p>
    <w:p w14:paraId="33068A5B" w14:textId="77777777" w:rsidR="008621BD" w:rsidRDefault="008621BD" w:rsidP="008B5835">
      <w:pPr>
        <w:rPr>
          <w:color w:val="000000" w:themeColor="text1"/>
        </w:rPr>
      </w:pPr>
    </w:p>
    <w:p w14:paraId="1D9AA898" w14:textId="72BE00C6" w:rsidR="007F7109" w:rsidRDefault="008621BD" w:rsidP="008B5835">
      <w:pPr>
        <w:rPr>
          <w:color w:val="000000" w:themeColor="text1"/>
        </w:rPr>
      </w:pPr>
      <w:r>
        <w:rPr>
          <w:color w:val="000000" w:themeColor="text1"/>
        </w:rPr>
        <w:t xml:space="preserve">NOTE: </w:t>
      </w:r>
      <w:r w:rsidR="00A37095" w:rsidRPr="005E5A0F">
        <w:rPr>
          <w:color w:val="000000" w:themeColor="text1"/>
        </w:rPr>
        <w:t>Nodes with high eigenvector centrality are central to hierarchical networks.</w:t>
      </w:r>
      <w:r w:rsidR="00B90B0E" w:rsidRPr="005E5A0F">
        <w:rPr>
          <w:color w:val="000000" w:themeColor="text1"/>
        </w:rPr>
        <w:t xml:space="preserve"> Neuroplasticity can increase the eigenvector centrality of certain nodes by forming connections with other highly connected nodes, thus enhancing their role in supporting the brain's ability to process information efficiently.</w:t>
      </w:r>
    </w:p>
    <w:p w14:paraId="6062F4B1" w14:textId="77777777" w:rsidR="008621BD" w:rsidRPr="005E5A0F" w:rsidRDefault="008621BD" w:rsidP="008B5835">
      <w:pPr>
        <w:rPr>
          <w:color w:val="000000" w:themeColor="text1"/>
        </w:rPr>
      </w:pPr>
    </w:p>
    <w:p w14:paraId="51429906" w14:textId="77777777" w:rsidR="007F7109" w:rsidRPr="005E5A0F" w:rsidRDefault="007F7109" w:rsidP="008B5835">
      <w:pPr>
        <w:rPr>
          <w:color w:val="000000" w:themeColor="text1"/>
        </w:rPr>
      </w:pPr>
      <w:r w:rsidRPr="005E5A0F">
        <w:rPr>
          <w:color w:val="000000" w:themeColor="text1"/>
        </w:rPr>
        <w:t>4.4 Statistical analyses</w:t>
      </w:r>
    </w:p>
    <w:p w14:paraId="5ADE6FF8" w14:textId="77777777" w:rsidR="00A659E6" w:rsidRDefault="00A659E6" w:rsidP="008B5835">
      <w:pPr>
        <w:rPr>
          <w:color w:val="000000" w:themeColor="text1"/>
        </w:rPr>
      </w:pPr>
    </w:p>
    <w:p w14:paraId="02F551CD" w14:textId="1757BD41" w:rsidR="007F7109" w:rsidRPr="005E5A0F" w:rsidRDefault="00FC44ED" w:rsidP="008B5835">
      <w:pPr>
        <w:rPr>
          <w:color w:val="000000" w:themeColor="text1"/>
        </w:rPr>
      </w:pPr>
      <w:r w:rsidRPr="005E5A0F">
        <w:rPr>
          <w:color w:val="000000" w:themeColor="text1"/>
        </w:rPr>
        <w:lastRenderedPageBreak/>
        <w:t xml:space="preserve">4.4.1 </w:t>
      </w:r>
      <w:r w:rsidR="007F7109" w:rsidRPr="005E5A0F">
        <w:rPr>
          <w:color w:val="000000" w:themeColor="text1"/>
        </w:rPr>
        <w:t xml:space="preserve">Organize the data in long format in </w:t>
      </w:r>
      <w:r w:rsidR="00227D72" w:rsidRPr="005E5A0F">
        <w:rPr>
          <w:color w:val="000000" w:themeColor="text1"/>
        </w:rPr>
        <w:t xml:space="preserve">the </w:t>
      </w:r>
      <w:r w:rsidR="00870A84" w:rsidRPr="005E5A0F">
        <w:rPr>
          <w:color w:val="000000" w:themeColor="text1"/>
        </w:rPr>
        <w:t>statistical software</w:t>
      </w:r>
      <w:r w:rsidR="007F7109" w:rsidRPr="005E5A0F">
        <w:rPr>
          <w:color w:val="000000" w:themeColor="text1"/>
        </w:rPr>
        <w:t>, ensuring that the graph theory metric</w:t>
      </w:r>
      <w:r w:rsidR="00227D72" w:rsidRPr="005E5A0F">
        <w:rPr>
          <w:color w:val="000000" w:themeColor="text1"/>
        </w:rPr>
        <w:t>s</w:t>
      </w:r>
      <w:r w:rsidR="007F7109" w:rsidRPr="005E5A0F">
        <w:rPr>
          <w:color w:val="000000" w:themeColor="text1"/>
        </w:rPr>
        <w:t>, experimental condition</w:t>
      </w:r>
      <w:r w:rsidR="00227D72" w:rsidRPr="005E5A0F">
        <w:rPr>
          <w:color w:val="000000" w:themeColor="text1"/>
        </w:rPr>
        <w:t>s</w:t>
      </w:r>
      <w:r w:rsidR="007F7109" w:rsidRPr="005E5A0F">
        <w:rPr>
          <w:color w:val="000000" w:themeColor="text1"/>
        </w:rPr>
        <w:t xml:space="preserve">, and participant identifiers are properly structured. Prior to performing the ANOVA, verify the assumptions of normality and homogeneity of variances by using </w:t>
      </w:r>
      <w:bookmarkStart w:id="4" w:name="OLE_LINK1"/>
      <w:r w:rsidR="00A659E6">
        <w:rPr>
          <w:color w:val="000000" w:themeColor="text1"/>
        </w:rPr>
        <w:t xml:space="preserve">the </w:t>
      </w:r>
      <w:r w:rsidR="007F7109" w:rsidRPr="005E5A0F">
        <w:rPr>
          <w:color w:val="000000" w:themeColor="text1"/>
        </w:rPr>
        <w:t>Shapiro-Wilk test</w:t>
      </w:r>
      <w:bookmarkEnd w:id="4"/>
      <w:r w:rsidR="00093F3B" w:rsidRPr="005E5A0F">
        <w:rPr>
          <w:color w:val="000000" w:themeColor="text1"/>
        </w:rPr>
        <w:fldChar w:fldCharType="begin">
          <w:fldData xml:space="preserve">PEVuZE5vdGU+PENpdGU+PEF1dGhvcj5DaGVuPC9BdXRob3I+PFllYXI+MjAyMTwvWWVhcj48UmVj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</w:fldData>
        </w:fldChar>
      </w:r>
      <w:r w:rsidR="00307A62" w:rsidRPr="005E5A0F">
        <w:rPr>
          <w:color w:val="000000" w:themeColor="text1"/>
        </w:rPr>
        <w:instrText xml:space="preserve"> ADDIN EN.CITE </w:instrText>
      </w:r>
      <w:r w:rsidR="00307A62" w:rsidRPr="005E5A0F">
        <w:rPr>
          <w:color w:val="000000" w:themeColor="text1"/>
        </w:rPr>
        <w:fldChar w:fldCharType="begin">
          <w:fldData xml:space="preserve">PEVuZE5vdGU+PENpdGU+PEF1dGhvcj5DaGVuPC9BdXRob3I+PFllYXI+MjAyMTwvWWVhcj48UmVj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</w:fldData>
        </w:fldChar>
      </w:r>
      <w:r w:rsidR="00307A62" w:rsidRPr="005E5A0F">
        <w:rPr>
          <w:color w:val="000000" w:themeColor="text1"/>
        </w:rPr>
        <w:instrText xml:space="preserve"> ADDIN EN.CITE.DATA </w:instrText>
      </w:r>
      <w:r w:rsidR="00307A62" w:rsidRPr="005E5A0F">
        <w:rPr>
          <w:color w:val="000000" w:themeColor="text1"/>
        </w:rPr>
      </w:r>
      <w:r w:rsidR="00307A62" w:rsidRPr="005E5A0F">
        <w:rPr>
          <w:color w:val="000000" w:themeColor="text1"/>
        </w:rPr>
        <w:fldChar w:fldCharType="end"/>
      </w:r>
      <w:r w:rsidR="00093F3B" w:rsidRPr="005E5A0F">
        <w:rPr>
          <w:color w:val="000000" w:themeColor="text1"/>
        </w:rPr>
      </w:r>
      <w:r w:rsidR="00093F3B" w:rsidRPr="005E5A0F">
        <w:rPr>
          <w:color w:val="000000" w:themeColor="text1"/>
        </w:rPr>
        <w:fldChar w:fldCharType="separate"/>
      </w:r>
      <w:r w:rsidR="00307A62" w:rsidRPr="005E5A0F">
        <w:rPr>
          <w:noProof/>
          <w:color w:val="000000" w:themeColor="text1"/>
          <w:vertAlign w:val="superscript"/>
        </w:rPr>
        <w:t>23</w:t>
      </w:r>
      <w:r w:rsidR="00093F3B" w:rsidRPr="005E5A0F">
        <w:rPr>
          <w:color w:val="000000" w:themeColor="text1"/>
        </w:rPr>
        <w:fldChar w:fldCharType="end"/>
      </w:r>
      <w:r w:rsidR="007F7109" w:rsidRPr="005E5A0F">
        <w:rPr>
          <w:color w:val="000000" w:themeColor="text1"/>
        </w:rPr>
        <w:t xml:space="preserve"> for normality and Levene's test for variance</w:t>
      </w:r>
      <w:r w:rsidR="00CE3DF4" w:rsidRPr="005E5A0F">
        <w:rPr>
          <w:color w:val="000000" w:themeColor="text1"/>
        </w:rPr>
        <w:t xml:space="preserve"> homogeneity</w:t>
      </w:r>
      <w:r w:rsidR="00093F3B" w:rsidRPr="005E5A0F">
        <w:rPr>
          <w:color w:val="000000" w:themeColor="text1"/>
        </w:rPr>
        <w:fldChar w:fldCharType="begin">
          <w:fldData xml:space="preserve">PEVuZE5vdGU+PENpdGU+PEF1dGhvcj5MaTwvQXV0aG9yPjxZZWFyPjIwMjE8L1llYXI+PFJlY051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2NTUtNjY2PC9wYWdlcz48dm9sdW1lPjU0PC92b2x1bWU+PG51bWJlcj4y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</w:fldData>
        </w:fldChar>
      </w:r>
      <w:r w:rsidR="00307A62" w:rsidRPr="005E5A0F">
        <w:rPr>
          <w:color w:val="000000" w:themeColor="text1"/>
        </w:rPr>
        <w:instrText xml:space="preserve"> ADDIN EN.CITE </w:instrText>
      </w:r>
      <w:r w:rsidR="00307A62" w:rsidRPr="005E5A0F">
        <w:rPr>
          <w:color w:val="000000" w:themeColor="text1"/>
        </w:rPr>
        <w:fldChar w:fldCharType="begin">
          <w:fldData xml:space="preserve">PEVuZE5vdGU+PENpdGU+PEF1dGhvcj5MaTwvQXV0aG9yPjxZZWFyPjIwMjE8L1llYXI+PFJlY051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2NTUtNjY2PC9wYWdlcz48dm9sdW1lPjU0PC92b2x1bWU+PG51bWJlcj4y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</w:fldData>
        </w:fldChar>
      </w:r>
      <w:r w:rsidR="00307A62" w:rsidRPr="005E5A0F">
        <w:rPr>
          <w:color w:val="000000" w:themeColor="text1"/>
        </w:rPr>
        <w:instrText xml:space="preserve"> ADDIN EN.CITE.DATA </w:instrText>
      </w:r>
      <w:r w:rsidR="00307A62" w:rsidRPr="005E5A0F">
        <w:rPr>
          <w:color w:val="000000" w:themeColor="text1"/>
        </w:rPr>
      </w:r>
      <w:r w:rsidR="00307A62" w:rsidRPr="005E5A0F">
        <w:rPr>
          <w:color w:val="000000" w:themeColor="text1"/>
        </w:rPr>
        <w:fldChar w:fldCharType="end"/>
      </w:r>
      <w:r w:rsidR="00093F3B" w:rsidRPr="005E5A0F">
        <w:rPr>
          <w:color w:val="000000" w:themeColor="text1"/>
        </w:rPr>
      </w:r>
      <w:r w:rsidR="00093F3B" w:rsidRPr="005E5A0F">
        <w:rPr>
          <w:color w:val="000000" w:themeColor="text1"/>
        </w:rPr>
        <w:fldChar w:fldCharType="separate"/>
      </w:r>
      <w:r w:rsidR="00307A62" w:rsidRPr="005E5A0F">
        <w:rPr>
          <w:noProof/>
          <w:color w:val="000000" w:themeColor="text1"/>
          <w:vertAlign w:val="superscript"/>
        </w:rPr>
        <w:t>24</w:t>
      </w:r>
      <w:r w:rsidR="00093F3B" w:rsidRPr="005E5A0F">
        <w:rPr>
          <w:color w:val="000000" w:themeColor="text1"/>
        </w:rPr>
        <w:fldChar w:fldCharType="end"/>
      </w:r>
      <w:r w:rsidR="007F7109" w:rsidRPr="005E5A0F">
        <w:rPr>
          <w:color w:val="000000" w:themeColor="text1"/>
        </w:rPr>
        <w:t>.</w:t>
      </w:r>
    </w:p>
    <w:p w14:paraId="272D65A6" w14:textId="77777777" w:rsidR="00A659E6" w:rsidRDefault="00A659E6" w:rsidP="008B5835">
      <w:pPr>
        <w:rPr>
          <w:color w:val="000000" w:themeColor="text1"/>
        </w:rPr>
      </w:pPr>
    </w:p>
    <w:p w14:paraId="7333C171" w14:textId="67905583" w:rsidR="007F7109" w:rsidRPr="005E5A0F" w:rsidRDefault="00FC44ED" w:rsidP="008B5835">
      <w:pPr>
        <w:rPr>
          <w:color w:val="000000" w:themeColor="text1"/>
        </w:rPr>
      </w:pPr>
      <w:r w:rsidRPr="005E5A0F">
        <w:rPr>
          <w:color w:val="000000" w:themeColor="text1"/>
        </w:rPr>
        <w:t xml:space="preserve">4.4.2 </w:t>
      </w:r>
      <w:r w:rsidR="007F7109" w:rsidRPr="005E5A0F">
        <w:rPr>
          <w:color w:val="000000" w:themeColor="text1"/>
        </w:rPr>
        <w:t>Proceed with performing the one-way ANOVA to evaluate whether there are significant differences in the graph theory metrics across the three conditions. If the ANOVA yields a significant result (</w:t>
      </w:r>
      <w:r w:rsidR="007F7109" w:rsidRPr="005E5A0F">
        <w:rPr>
          <w:i/>
          <w:iCs/>
          <w:color w:val="000000" w:themeColor="text1"/>
        </w:rPr>
        <w:t>P</w:t>
      </w:r>
      <w:r w:rsidR="007F7109" w:rsidRPr="005E5A0F">
        <w:rPr>
          <w:color w:val="000000" w:themeColor="text1"/>
        </w:rPr>
        <w:t xml:space="preserve"> &lt; 0.05), follow up with post-hoc comparisons to identify specific differences between the conditions.</w:t>
      </w:r>
    </w:p>
    <w:p w14:paraId="580765CC" w14:textId="77777777" w:rsidR="003F13A9" w:rsidRPr="008B5835" w:rsidRDefault="003F13A9" w:rsidP="008B5835">
      <w:pPr>
        <w:rPr>
          <w:color w:val="000000" w:themeColor="text1"/>
        </w:rPr>
      </w:pPr>
    </w:p>
    <w:p w14:paraId="3E9C22F5" w14:textId="6DBD12E5" w:rsidR="007F7109" w:rsidRPr="008B5835" w:rsidRDefault="007F7109" w:rsidP="008B5835">
      <w:pPr>
        <w:rPr>
          <w:color w:val="000000" w:themeColor="text1"/>
        </w:rPr>
      </w:pPr>
      <w:r w:rsidRPr="008B5835">
        <w:rPr>
          <w:b/>
          <w:color w:val="000000" w:themeColor="text1"/>
        </w:rPr>
        <w:t xml:space="preserve">REPRESENTATIVE RESULTS: </w:t>
      </w:r>
    </w:p>
    <w:p w14:paraId="50B16AFB" w14:textId="7DD96161" w:rsidR="007F7109" w:rsidRPr="008B5835" w:rsidRDefault="007F7109" w:rsidP="008B5835">
      <w:pPr>
        <w:rPr>
          <w:color w:val="000000" w:themeColor="text1"/>
        </w:rPr>
      </w:pPr>
      <w:r w:rsidRPr="008B5835">
        <w:rPr>
          <w:color w:val="000000" w:themeColor="text1"/>
        </w:rPr>
        <w:t>A total of 10</w:t>
      </w:r>
      <w:r w:rsidR="00227D72" w:rsidRPr="008B5835">
        <w:rPr>
          <w:color w:val="000000" w:themeColor="text1"/>
        </w:rPr>
        <w:t xml:space="preserve"> individuals</w:t>
      </w:r>
      <w:r w:rsidR="00F4304A" w:rsidRPr="008B5835">
        <w:rPr>
          <w:color w:val="000000" w:themeColor="text1"/>
        </w:rPr>
        <w:t xml:space="preserve"> with stroke</w:t>
      </w:r>
      <w:r w:rsidR="00227D72" w:rsidRPr="008B5835">
        <w:rPr>
          <w:color w:val="000000" w:themeColor="text1"/>
        </w:rPr>
        <w:t xml:space="preserve"> </w:t>
      </w:r>
      <w:r w:rsidRPr="008B5835">
        <w:rPr>
          <w:color w:val="000000" w:themeColor="text1"/>
        </w:rPr>
        <w:t xml:space="preserve">were enrolled in the study and underwent resting-state assessment, slow-mode robotic therapy, and fast-mode robotic therapy in a randomized order. The results demonstrated the feasibility of individualizing neuroplasticity modulation by </w:t>
      </w:r>
      <w:r w:rsidR="000E3102" w:rsidRPr="008B5835">
        <w:rPr>
          <w:color w:val="000000" w:themeColor="text1"/>
        </w:rPr>
        <w:t>programming the robotic protocol and calculating</w:t>
      </w:r>
      <w:r w:rsidRPr="008B5835">
        <w:rPr>
          <w:color w:val="000000" w:themeColor="text1"/>
        </w:rPr>
        <w:t xml:space="preserve"> graph theory metrics of the brain network. During soft robotic therapy, simultaneous fNIRS assessment enabled the acquisition of both brain activation and functional connectivity data.</w:t>
      </w:r>
    </w:p>
    <w:p w14:paraId="373BD3D8" w14:textId="77777777" w:rsidR="003F13A9" w:rsidRPr="008B5835" w:rsidRDefault="003F13A9" w:rsidP="008B5835">
      <w:pPr>
        <w:rPr>
          <w:b/>
          <w:bCs/>
          <w:color w:val="000000" w:themeColor="text1"/>
        </w:rPr>
      </w:pPr>
    </w:p>
    <w:p w14:paraId="41620636" w14:textId="34205DCC" w:rsidR="007F7109" w:rsidRPr="008B5835" w:rsidRDefault="007F7109" w:rsidP="008B5835">
      <w:pPr>
        <w:rPr>
          <w:color w:val="000000" w:themeColor="text1"/>
        </w:rPr>
      </w:pPr>
      <w:r w:rsidRPr="008B5835">
        <w:rPr>
          <w:color w:val="000000" w:themeColor="text1"/>
        </w:rPr>
        <w:t xml:space="preserve">All participants successfully completed the study protocol, and no data were missing from the </w:t>
      </w:r>
      <w:r w:rsidR="000E3102" w:rsidRPr="008B5835">
        <w:rPr>
          <w:color w:val="000000" w:themeColor="text1"/>
        </w:rPr>
        <w:t>soft robotic</w:t>
      </w:r>
      <w:r w:rsidRPr="008B5835">
        <w:rPr>
          <w:color w:val="000000" w:themeColor="text1"/>
        </w:rPr>
        <w:t xml:space="preserve"> therapy. At resting-state assessment, the mean values (± standard deviation) of the graph theory metrics were as follows: clustering coefficient, 0.56 ± 0.08; average path length, 2.75 ± 0.25; small-world index, 3.37 ± 0.50; global efficiency, 0.26 ± 0.10; degree centrality, 15.15 ± 8.84; and eigenvector centrality, 0.26 ± 0.06 (</w:t>
      </w:r>
      <w:r w:rsidRPr="00512D5B">
        <w:rPr>
          <w:b/>
          <w:bCs/>
          <w:color w:val="000000" w:themeColor="text1"/>
        </w:rPr>
        <w:t>Table 1</w:t>
      </w:r>
      <w:r w:rsidRPr="008B5835">
        <w:rPr>
          <w:color w:val="000000" w:themeColor="text1"/>
        </w:rPr>
        <w:t>).</w:t>
      </w:r>
    </w:p>
    <w:p w14:paraId="69A65865" w14:textId="77777777" w:rsidR="003F13A9" w:rsidRPr="008B5835" w:rsidRDefault="003F13A9" w:rsidP="008B5835">
      <w:pPr>
        <w:rPr>
          <w:color w:val="000000" w:themeColor="text1"/>
        </w:rPr>
      </w:pPr>
    </w:p>
    <w:p w14:paraId="3CBE3593" w14:textId="7F61EF2F" w:rsidR="00044CFE" w:rsidRDefault="00044CFE" w:rsidP="008B5835">
      <w:pPr>
        <w:rPr>
          <w:color w:val="000000" w:themeColor="text1"/>
        </w:rPr>
      </w:pPr>
      <w:r w:rsidRPr="008B5835">
        <w:rPr>
          <w:color w:val="000000" w:themeColor="text1"/>
        </w:rPr>
        <w:t xml:space="preserve">[Place </w:t>
      </w:r>
      <w:r w:rsidRPr="008B5835">
        <w:rPr>
          <w:b/>
          <w:color w:val="000000" w:themeColor="text1"/>
        </w:rPr>
        <w:t>Table 1</w:t>
      </w:r>
      <w:r w:rsidRPr="008B5835">
        <w:rPr>
          <w:color w:val="000000" w:themeColor="text1"/>
        </w:rPr>
        <w:t xml:space="preserve"> here]</w:t>
      </w:r>
    </w:p>
    <w:p w14:paraId="7B6767E5" w14:textId="77777777" w:rsidR="00512D5B" w:rsidRPr="008B5835" w:rsidRDefault="00512D5B" w:rsidP="008B5835">
      <w:pPr>
        <w:rPr>
          <w:b/>
          <w:bCs/>
          <w:color w:val="000000" w:themeColor="text1"/>
        </w:rPr>
      </w:pPr>
    </w:p>
    <w:p w14:paraId="68951617" w14:textId="4CB484E9" w:rsidR="007F7109" w:rsidRPr="00804F1E" w:rsidRDefault="007F7109" w:rsidP="008B5835">
      <w:pPr>
        <w:rPr>
          <w:color w:val="000000" w:themeColor="text1"/>
          <w:highlight w:val="yellow"/>
        </w:rPr>
      </w:pPr>
      <w:r w:rsidRPr="00804F1E">
        <w:rPr>
          <w:color w:val="000000" w:themeColor="text1"/>
          <w:highlight w:val="yellow"/>
        </w:rPr>
        <w:t xml:space="preserve">Following </w:t>
      </w:r>
      <w:r w:rsidR="00227D72" w:rsidRPr="00804F1E">
        <w:rPr>
          <w:color w:val="000000" w:themeColor="text1"/>
          <w:highlight w:val="yellow"/>
        </w:rPr>
        <w:t xml:space="preserve">interaction </w:t>
      </w:r>
      <w:r w:rsidRPr="00804F1E">
        <w:rPr>
          <w:color w:val="000000" w:themeColor="text1"/>
          <w:highlight w:val="yellow"/>
        </w:rPr>
        <w:t xml:space="preserve">with the soft pneumatic </w:t>
      </w:r>
      <w:r w:rsidR="00F6141F" w:rsidRPr="00804F1E">
        <w:rPr>
          <w:color w:val="000000" w:themeColor="text1"/>
          <w:highlight w:val="yellow"/>
        </w:rPr>
        <w:t>robot</w:t>
      </w:r>
      <w:r w:rsidRPr="00804F1E">
        <w:rPr>
          <w:color w:val="000000" w:themeColor="text1"/>
          <w:highlight w:val="yellow"/>
        </w:rPr>
        <w:t>, significant improvements were observed in three key graph theory metrics: clustering coefficient (</w:t>
      </w:r>
      <w:r w:rsidRPr="00804F1E">
        <w:rPr>
          <w:i/>
          <w:iCs/>
          <w:color w:val="000000" w:themeColor="text1"/>
          <w:highlight w:val="yellow"/>
        </w:rPr>
        <w:t>P</w:t>
      </w:r>
      <w:r w:rsidRPr="00804F1E">
        <w:rPr>
          <w:color w:val="000000" w:themeColor="text1"/>
          <w:highlight w:val="yellow"/>
        </w:rPr>
        <w:t xml:space="preserve"> = 0.034), average path length (</w:t>
      </w:r>
      <w:r w:rsidRPr="00804F1E">
        <w:rPr>
          <w:i/>
          <w:iCs/>
          <w:color w:val="000000" w:themeColor="text1"/>
          <w:highlight w:val="yellow"/>
        </w:rPr>
        <w:t>P</w:t>
      </w:r>
      <w:r w:rsidRPr="00804F1E">
        <w:rPr>
          <w:color w:val="000000" w:themeColor="text1"/>
          <w:highlight w:val="yellow"/>
        </w:rPr>
        <w:t xml:space="preserve"> = 0.007), and global efficiency (</w:t>
      </w:r>
      <w:r w:rsidRPr="00804F1E">
        <w:rPr>
          <w:i/>
          <w:iCs/>
          <w:color w:val="000000" w:themeColor="text1"/>
          <w:highlight w:val="yellow"/>
        </w:rPr>
        <w:t>P</w:t>
      </w:r>
      <w:r w:rsidRPr="00804F1E">
        <w:rPr>
          <w:color w:val="000000" w:themeColor="text1"/>
          <w:highlight w:val="yellow"/>
        </w:rPr>
        <w:t xml:space="preserve"> = 0.001). Although small-world index, degree centrality, and eigenvector centrality exhibited an increasing trend, the differences among </w:t>
      </w:r>
      <w:r w:rsidR="00512D5B" w:rsidRPr="00804F1E">
        <w:rPr>
          <w:color w:val="000000" w:themeColor="text1"/>
          <w:highlight w:val="yellow"/>
        </w:rPr>
        <w:t xml:space="preserve">the </w:t>
      </w:r>
      <w:r w:rsidRPr="00804F1E">
        <w:rPr>
          <w:color w:val="000000" w:themeColor="text1"/>
          <w:highlight w:val="yellow"/>
        </w:rPr>
        <w:t>three groups were not statistically significant.</w:t>
      </w:r>
    </w:p>
    <w:p w14:paraId="4E077914" w14:textId="77777777" w:rsidR="003F13A9" w:rsidRPr="00804F1E" w:rsidRDefault="003F13A9" w:rsidP="008B5835">
      <w:pPr>
        <w:rPr>
          <w:color w:val="000000" w:themeColor="text1"/>
          <w:highlight w:val="yellow"/>
        </w:rPr>
      </w:pPr>
    </w:p>
    <w:p w14:paraId="3A7D4D58" w14:textId="59AF0AF9" w:rsidR="007F7109" w:rsidRPr="008B5835" w:rsidRDefault="007F7109" w:rsidP="008B5835">
      <w:pPr>
        <w:rPr>
          <w:color w:val="000000" w:themeColor="text1"/>
        </w:rPr>
      </w:pPr>
      <w:r w:rsidRPr="00804F1E">
        <w:rPr>
          <w:color w:val="000000" w:themeColor="text1"/>
          <w:highlight w:val="yellow"/>
        </w:rPr>
        <w:t xml:space="preserve">Compared with the resting-state condition, </w:t>
      </w:r>
      <w:r w:rsidR="00227D72" w:rsidRPr="00804F1E">
        <w:rPr>
          <w:color w:val="000000" w:themeColor="text1"/>
          <w:highlight w:val="yellow"/>
        </w:rPr>
        <w:t xml:space="preserve">the programmable </w:t>
      </w:r>
      <w:r w:rsidRPr="00804F1E">
        <w:rPr>
          <w:color w:val="000000" w:themeColor="text1"/>
          <w:highlight w:val="yellow"/>
        </w:rPr>
        <w:t>robotic therapy demonstrated a greater effect on neural modulation. Notably, fast-mode therapy induced more pronounced alterations in clustering coefficient. Moreover, although fast-mode therapy generally outperformed slow-mode therapy, no significant differences were observed in the remaining graph theory metrics</w:t>
      </w:r>
      <w:r w:rsidR="00DA52CA" w:rsidRPr="00804F1E">
        <w:rPr>
          <w:color w:val="000000" w:themeColor="text1"/>
          <w:highlight w:val="yellow"/>
        </w:rPr>
        <w:t xml:space="preserve"> (</w:t>
      </w:r>
      <w:r w:rsidR="00DA52CA" w:rsidRPr="00804F1E">
        <w:rPr>
          <w:b/>
          <w:bCs/>
          <w:color w:val="000000" w:themeColor="text1"/>
          <w:highlight w:val="yellow"/>
        </w:rPr>
        <w:t>Figure 3</w:t>
      </w:r>
      <w:r w:rsidR="00DA52CA" w:rsidRPr="00804F1E">
        <w:rPr>
          <w:color w:val="000000" w:themeColor="text1"/>
          <w:highlight w:val="yellow"/>
        </w:rPr>
        <w:t>)</w:t>
      </w:r>
      <w:r w:rsidRPr="00804F1E">
        <w:rPr>
          <w:color w:val="000000" w:themeColor="text1"/>
          <w:highlight w:val="yellow"/>
        </w:rPr>
        <w:t>.</w:t>
      </w:r>
    </w:p>
    <w:p w14:paraId="44478B4A" w14:textId="77777777" w:rsidR="003F13A9" w:rsidRPr="008B5835" w:rsidRDefault="003F13A9" w:rsidP="008B5835">
      <w:pPr>
        <w:rPr>
          <w:color w:val="000000" w:themeColor="text1"/>
        </w:rPr>
      </w:pPr>
    </w:p>
    <w:p w14:paraId="45DAB5C0" w14:textId="5A56E56D" w:rsidR="00044CFE" w:rsidRPr="008B5835" w:rsidRDefault="00044CFE" w:rsidP="008B5835">
      <w:pPr>
        <w:rPr>
          <w:b/>
          <w:bCs/>
          <w:color w:val="000000" w:themeColor="text1"/>
        </w:rPr>
      </w:pPr>
      <w:r w:rsidRPr="008B5835">
        <w:rPr>
          <w:color w:val="000000" w:themeColor="text1"/>
        </w:rPr>
        <w:t xml:space="preserve">[Place </w:t>
      </w:r>
      <w:r w:rsidRPr="008B5835">
        <w:rPr>
          <w:b/>
          <w:color w:val="000000" w:themeColor="text1"/>
        </w:rPr>
        <w:t>Figure 3</w:t>
      </w:r>
      <w:r w:rsidRPr="008B5835">
        <w:rPr>
          <w:color w:val="000000" w:themeColor="text1"/>
        </w:rPr>
        <w:t xml:space="preserve"> here]</w:t>
      </w:r>
    </w:p>
    <w:p w14:paraId="57CF5E52" w14:textId="77777777" w:rsidR="006A2056" w:rsidRPr="008B5835" w:rsidRDefault="006A2056" w:rsidP="008B5835">
      <w:pPr>
        <w:rPr>
          <w:b/>
          <w:color w:val="000000" w:themeColor="text1"/>
        </w:rPr>
      </w:pPr>
    </w:p>
    <w:p w14:paraId="290F4412" w14:textId="77777777" w:rsidR="006A2056" w:rsidRPr="008B5835" w:rsidRDefault="006A2056" w:rsidP="008B5835">
      <w:pPr>
        <w:rPr>
          <w:color w:val="000000" w:themeColor="text1"/>
        </w:rPr>
      </w:pPr>
      <w:r w:rsidRPr="008B5835">
        <w:rPr>
          <w:b/>
          <w:color w:val="000000" w:themeColor="text1"/>
        </w:rPr>
        <w:t>FIGURE AND TABLE LEGENDS:</w:t>
      </w:r>
      <w:r w:rsidRPr="008B5835">
        <w:rPr>
          <w:color w:val="000000" w:themeColor="text1"/>
        </w:rPr>
        <w:t xml:space="preserve"> </w:t>
      </w:r>
    </w:p>
    <w:p w14:paraId="21BDF1F4" w14:textId="77777777" w:rsidR="006A2056" w:rsidRPr="008B5835" w:rsidRDefault="006A2056" w:rsidP="008B5835">
      <w:pPr>
        <w:rPr>
          <w:color w:val="000000" w:themeColor="text1"/>
        </w:rPr>
      </w:pPr>
    </w:p>
    <w:p w14:paraId="49B33BE2" w14:textId="01B733FC" w:rsidR="006A2056" w:rsidRPr="008B5835" w:rsidRDefault="006A2056" w:rsidP="008B5835">
      <w:pPr>
        <w:rPr>
          <w:color w:val="000000" w:themeColor="text1"/>
        </w:rPr>
      </w:pPr>
      <w:r w:rsidRPr="006D6BF0">
        <w:rPr>
          <w:b/>
          <w:bCs/>
          <w:color w:val="000000" w:themeColor="text1"/>
        </w:rPr>
        <w:t>Figure 1</w:t>
      </w:r>
      <w:r w:rsidR="006D6BF0" w:rsidRPr="006D6BF0">
        <w:rPr>
          <w:b/>
          <w:bCs/>
          <w:color w:val="000000" w:themeColor="text1"/>
        </w:rPr>
        <w:t xml:space="preserve">: </w:t>
      </w:r>
      <w:r w:rsidRPr="006D6BF0">
        <w:rPr>
          <w:b/>
          <w:bCs/>
          <w:color w:val="000000" w:themeColor="text1"/>
        </w:rPr>
        <w:t>Experimental equipment and configuration</w:t>
      </w:r>
      <w:r w:rsidRPr="008B5835">
        <w:rPr>
          <w:color w:val="000000" w:themeColor="text1"/>
        </w:rPr>
        <w:t>. (</w:t>
      </w:r>
      <w:r w:rsidRPr="006D6BF0">
        <w:rPr>
          <w:b/>
          <w:bCs/>
          <w:color w:val="000000" w:themeColor="text1"/>
        </w:rPr>
        <w:t>A</w:t>
      </w:r>
      <w:r w:rsidRPr="008B5835">
        <w:rPr>
          <w:color w:val="000000" w:themeColor="text1"/>
        </w:rPr>
        <w:t>) Experimental setup. (</w:t>
      </w:r>
      <w:r w:rsidRPr="003A1920">
        <w:rPr>
          <w:b/>
          <w:bCs/>
          <w:color w:val="000000" w:themeColor="text1"/>
        </w:rPr>
        <w:t>B</w:t>
      </w:r>
      <w:r w:rsidRPr="008B5835">
        <w:rPr>
          <w:color w:val="000000" w:themeColor="text1"/>
        </w:rPr>
        <w:t>) Soft robotic configuration. (</w:t>
      </w:r>
      <w:r w:rsidRPr="003A1920">
        <w:rPr>
          <w:b/>
          <w:bCs/>
          <w:color w:val="000000" w:themeColor="text1"/>
        </w:rPr>
        <w:t>C</w:t>
      </w:r>
      <w:r w:rsidRPr="008B5835">
        <w:rPr>
          <w:color w:val="000000" w:themeColor="text1"/>
        </w:rPr>
        <w:t>) Soft pneumatic robot. (</w:t>
      </w:r>
      <w:r w:rsidRPr="003A1920">
        <w:rPr>
          <w:b/>
          <w:bCs/>
          <w:color w:val="000000" w:themeColor="text1"/>
        </w:rPr>
        <w:t>D</w:t>
      </w:r>
      <w:r w:rsidRPr="008B5835">
        <w:rPr>
          <w:color w:val="000000" w:themeColor="text1"/>
        </w:rPr>
        <w:t>) fNIRS configuration and calibration.</w:t>
      </w:r>
    </w:p>
    <w:p w14:paraId="5CCDF110" w14:textId="77777777" w:rsidR="006A2056" w:rsidRPr="008B5835" w:rsidRDefault="006A2056" w:rsidP="008B5835">
      <w:pPr>
        <w:rPr>
          <w:color w:val="000000" w:themeColor="text1"/>
        </w:rPr>
      </w:pPr>
    </w:p>
    <w:p w14:paraId="7C0D22AB" w14:textId="77C5ACE8" w:rsidR="006A2056" w:rsidRPr="008B5835" w:rsidRDefault="006A2056" w:rsidP="008B5835">
      <w:pPr>
        <w:rPr>
          <w:color w:val="000000" w:themeColor="text1"/>
        </w:rPr>
      </w:pPr>
      <w:r w:rsidRPr="003A1920">
        <w:rPr>
          <w:b/>
          <w:bCs/>
          <w:color w:val="000000" w:themeColor="text1"/>
        </w:rPr>
        <w:t>Figure 2</w:t>
      </w:r>
      <w:r w:rsidR="003A1920" w:rsidRPr="003A1920">
        <w:rPr>
          <w:b/>
          <w:bCs/>
          <w:color w:val="000000" w:themeColor="text1"/>
        </w:rPr>
        <w:t xml:space="preserve">: </w:t>
      </w:r>
      <w:r w:rsidRPr="003A1920">
        <w:rPr>
          <w:b/>
          <w:bCs/>
          <w:color w:val="000000" w:themeColor="text1"/>
        </w:rPr>
        <w:t xml:space="preserve">Experimental setup of </w:t>
      </w:r>
      <w:r w:rsidR="003A1920" w:rsidRPr="003A1920">
        <w:rPr>
          <w:b/>
          <w:bCs/>
          <w:color w:val="000000" w:themeColor="text1"/>
        </w:rPr>
        <w:t xml:space="preserve">the </w:t>
      </w:r>
      <w:r w:rsidRPr="003A1920">
        <w:rPr>
          <w:b/>
          <w:bCs/>
          <w:color w:val="000000" w:themeColor="text1"/>
        </w:rPr>
        <w:t>fNIRS system and neural assessment</w:t>
      </w:r>
      <w:r w:rsidRPr="008B5835">
        <w:rPr>
          <w:color w:val="000000" w:themeColor="text1"/>
        </w:rPr>
        <w:t>. (</w:t>
      </w:r>
      <w:r w:rsidRPr="003A1920">
        <w:rPr>
          <w:b/>
          <w:bCs/>
          <w:color w:val="000000" w:themeColor="text1"/>
        </w:rPr>
        <w:t>A</w:t>
      </w:r>
      <w:r w:rsidRPr="008B5835">
        <w:rPr>
          <w:color w:val="000000" w:themeColor="text1"/>
        </w:rPr>
        <w:t>) Optode configuration of the fNIRS system and the data acquisition protocol. (</w:t>
      </w:r>
      <w:r w:rsidRPr="00422582">
        <w:rPr>
          <w:b/>
          <w:bCs/>
          <w:color w:val="000000" w:themeColor="text1"/>
        </w:rPr>
        <w:t>B</w:t>
      </w:r>
      <w:r w:rsidRPr="008B5835">
        <w:rPr>
          <w:color w:val="000000" w:themeColor="text1"/>
        </w:rPr>
        <w:t>) Visualization of brain activation from anterior, posterior, left lateral, right lateral, and superior perspectives. (</w:t>
      </w:r>
      <w:r w:rsidRPr="00422582">
        <w:rPr>
          <w:b/>
          <w:bCs/>
          <w:color w:val="000000" w:themeColor="text1"/>
        </w:rPr>
        <w:t>C</w:t>
      </w:r>
      <w:r w:rsidRPr="008B5835">
        <w:rPr>
          <w:color w:val="000000" w:themeColor="text1"/>
        </w:rPr>
        <w:t>) Whole-brain functional connectivity analysis.</w:t>
      </w:r>
    </w:p>
    <w:p w14:paraId="67E022FE" w14:textId="77777777" w:rsidR="006A2056" w:rsidRPr="008B5835" w:rsidRDefault="006A2056" w:rsidP="008B5835">
      <w:pPr>
        <w:rPr>
          <w:color w:val="000000" w:themeColor="text1"/>
        </w:rPr>
      </w:pPr>
    </w:p>
    <w:p w14:paraId="1EF7E499" w14:textId="27D72262" w:rsidR="006A2056" w:rsidRPr="008B5835" w:rsidRDefault="006A2056" w:rsidP="008B5835">
      <w:pPr>
        <w:rPr>
          <w:color w:val="000000" w:themeColor="text1"/>
        </w:rPr>
      </w:pPr>
      <w:r w:rsidRPr="00422582">
        <w:rPr>
          <w:b/>
          <w:bCs/>
          <w:color w:val="000000" w:themeColor="text1"/>
        </w:rPr>
        <w:t>Figure 3</w:t>
      </w:r>
      <w:r w:rsidR="00422582" w:rsidRPr="00422582">
        <w:rPr>
          <w:b/>
          <w:bCs/>
          <w:color w:val="000000" w:themeColor="text1"/>
        </w:rPr>
        <w:t xml:space="preserve">: </w:t>
      </w:r>
      <w:r w:rsidRPr="00422582">
        <w:rPr>
          <w:b/>
          <w:bCs/>
          <w:color w:val="000000" w:themeColor="text1"/>
        </w:rPr>
        <w:t>Graph theory metrics modulated by different conditions</w:t>
      </w:r>
      <w:r w:rsidRPr="008B5835">
        <w:rPr>
          <w:color w:val="000000" w:themeColor="text1"/>
        </w:rPr>
        <w:t xml:space="preserve">. </w:t>
      </w:r>
      <w:r w:rsidR="00B52A20" w:rsidRPr="008B5835">
        <w:rPr>
          <w:color w:val="000000" w:themeColor="text1"/>
        </w:rPr>
        <w:t>(</w:t>
      </w:r>
      <w:r w:rsidR="00B52A20" w:rsidRPr="00422582">
        <w:rPr>
          <w:b/>
          <w:bCs/>
          <w:color w:val="000000" w:themeColor="text1"/>
        </w:rPr>
        <w:t>A</w:t>
      </w:r>
      <w:r w:rsidR="00B52A20" w:rsidRPr="008B5835">
        <w:rPr>
          <w:color w:val="000000" w:themeColor="text1"/>
        </w:rPr>
        <w:t>) Clustering coefficient. (</w:t>
      </w:r>
      <w:r w:rsidR="00B52A20" w:rsidRPr="00422582">
        <w:rPr>
          <w:b/>
          <w:bCs/>
          <w:color w:val="000000" w:themeColor="text1"/>
        </w:rPr>
        <w:t>B</w:t>
      </w:r>
      <w:r w:rsidR="00B52A20" w:rsidRPr="008B5835">
        <w:rPr>
          <w:color w:val="000000" w:themeColor="text1"/>
        </w:rPr>
        <w:t>) Average path length; (</w:t>
      </w:r>
      <w:r w:rsidR="00B52A20" w:rsidRPr="00422582">
        <w:rPr>
          <w:b/>
          <w:bCs/>
          <w:color w:val="000000" w:themeColor="text1"/>
        </w:rPr>
        <w:t>C</w:t>
      </w:r>
      <w:r w:rsidR="00B52A20" w:rsidRPr="008B5835">
        <w:rPr>
          <w:color w:val="000000" w:themeColor="text1"/>
        </w:rPr>
        <w:t>) Small-Worldness index; (</w:t>
      </w:r>
      <w:r w:rsidR="00B52A20" w:rsidRPr="00422582">
        <w:rPr>
          <w:b/>
          <w:bCs/>
          <w:color w:val="000000" w:themeColor="text1"/>
        </w:rPr>
        <w:t>D</w:t>
      </w:r>
      <w:r w:rsidR="00B52A20" w:rsidRPr="008B5835">
        <w:rPr>
          <w:color w:val="000000" w:themeColor="text1"/>
        </w:rPr>
        <w:t>) Global efficiency; (</w:t>
      </w:r>
      <w:r w:rsidR="00B52A20" w:rsidRPr="00952136">
        <w:rPr>
          <w:b/>
          <w:bCs/>
          <w:color w:val="000000" w:themeColor="text1"/>
        </w:rPr>
        <w:t>E</w:t>
      </w:r>
      <w:r w:rsidR="00B52A20" w:rsidRPr="008B5835">
        <w:rPr>
          <w:color w:val="000000" w:themeColor="text1"/>
        </w:rPr>
        <w:t>) Degree centrality; (</w:t>
      </w:r>
      <w:r w:rsidR="00B52A20" w:rsidRPr="00952136">
        <w:rPr>
          <w:b/>
          <w:bCs/>
          <w:color w:val="000000" w:themeColor="text1"/>
        </w:rPr>
        <w:t>F</w:t>
      </w:r>
      <w:r w:rsidR="00B52A20" w:rsidRPr="008B5835">
        <w:rPr>
          <w:color w:val="000000" w:themeColor="text1"/>
        </w:rPr>
        <w:t xml:space="preserve">) Eigenvector centrality. </w:t>
      </w:r>
      <w:r w:rsidRPr="008B5835">
        <w:rPr>
          <w:color w:val="000000" w:themeColor="text1"/>
        </w:rPr>
        <w:t>*</w:t>
      </w:r>
      <w:r w:rsidRPr="008B5835">
        <w:rPr>
          <w:i/>
          <w:iCs/>
          <w:color w:val="000000" w:themeColor="text1"/>
        </w:rPr>
        <w:t>P</w:t>
      </w:r>
      <w:r w:rsidRPr="008B5835">
        <w:rPr>
          <w:color w:val="000000" w:themeColor="text1"/>
        </w:rPr>
        <w:t xml:space="preserve"> &lt; 0.05; **</w:t>
      </w:r>
      <w:r w:rsidRPr="008B5835">
        <w:rPr>
          <w:i/>
          <w:iCs/>
          <w:color w:val="000000" w:themeColor="text1"/>
        </w:rPr>
        <w:t>P</w:t>
      </w:r>
      <w:r w:rsidRPr="008B5835">
        <w:rPr>
          <w:color w:val="000000" w:themeColor="text1"/>
        </w:rPr>
        <w:t xml:space="preserve"> &lt; 0.01; ***</w:t>
      </w:r>
      <w:r w:rsidRPr="008B5835">
        <w:rPr>
          <w:i/>
          <w:iCs/>
          <w:color w:val="000000" w:themeColor="text1"/>
        </w:rPr>
        <w:t>P</w:t>
      </w:r>
      <w:r w:rsidRPr="008B5835">
        <w:rPr>
          <w:color w:val="000000" w:themeColor="text1"/>
        </w:rPr>
        <w:t xml:space="preserve"> &lt; 0.001; ns: not significant. Conditions </w:t>
      </w:r>
      <w:r w:rsidR="00D319A5">
        <w:rPr>
          <w:color w:val="000000" w:themeColor="text1"/>
        </w:rPr>
        <w:t>(</w:t>
      </w:r>
      <w:r w:rsidRPr="00D319A5">
        <w:rPr>
          <w:b/>
          <w:bCs/>
          <w:color w:val="000000" w:themeColor="text1"/>
        </w:rPr>
        <w:t>A</w:t>
      </w:r>
      <w:r w:rsidR="00D016D9" w:rsidRPr="00D319A5">
        <w:rPr>
          <w:b/>
          <w:bCs/>
          <w:color w:val="000000" w:themeColor="text1"/>
        </w:rPr>
        <w:t>–</w:t>
      </w:r>
      <w:r w:rsidRPr="00D319A5">
        <w:rPr>
          <w:b/>
          <w:bCs/>
          <w:color w:val="000000" w:themeColor="text1"/>
        </w:rPr>
        <w:t>C</w:t>
      </w:r>
      <w:r w:rsidR="00D319A5">
        <w:rPr>
          <w:color w:val="000000" w:themeColor="text1"/>
        </w:rPr>
        <w:t>)</w:t>
      </w:r>
      <w:r w:rsidRPr="008B5835">
        <w:rPr>
          <w:color w:val="000000" w:themeColor="text1"/>
        </w:rPr>
        <w:t xml:space="preserve"> represent resting-state assessment, slow-mode, and fast-mode robotic intervention.</w:t>
      </w:r>
    </w:p>
    <w:p w14:paraId="6786ED9A" w14:textId="77777777" w:rsidR="006A2056" w:rsidRPr="008B5835" w:rsidRDefault="006A2056" w:rsidP="008B5835">
      <w:pPr>
        <w:rPr>
          <w:color w:val="000000" w:themeColor="text1"/>
        </w:rPr>
      </w:pPr>
    </w:p>
    <w:p w14:paraId="27097968" w14:textId="71663B46" w:rsidR="006A2056" w:rsidRPr="008B5835" w:rsidRDefault="006A2056" w:rsidP="008B5835">
      <w:pPr>
        <w:rPr>
          <w:color w:val="000000" w:themeColor="text1"/>
        </w:rPr>
      </w:pPr>
      <w:r w:rsidRPr="00D319A5">
        <w:rPr>
          <w:b/>
          <w:bCs/>
          <w:color w:val="000000" w:themeColor="text1"/>
        </w:rPr>
        <w:t>Table 1</w:t>
      </w:r>
      <w:r w:rsidR="00D319A5" w:rsidRPr="00D319A5">
        <w:rPr>
          <w:b/>
          <w:bCs/>
          <w:color w:val="000000" w:themeColor="text1"/>
        </w:rPr>
        <w:t xml:space="preserve">: </w:t>
      </w:r>
      <w:r w:rsidRPr="00D319A5">
        <w:rPr>
          <w:b/>
          <w:bCs/>
          <w:color w:val="000000" w:themeColor="text1"/>
        </w:rPr>
        <w:t>Graph theory metrics among different conditions</w:t>
      </w:r>
      <w:r w:rsidRPr="008B5835">
        <w:rPr>
          <w:color w:val="000000" w:themeColor="text1"/>
        </w:rPr>
        <w:t>.</w:t>
      </w:r>
      <w:bookmarkStart w:id="5" w:name="30j0zll" w:colFirst="0" w:colLast="0"/>
      <w:bookmarkStart w:id="6" w:name="kix.dnstqay1kwjl" w:colFirst="0" w:colLast="0"/>
      <w:bookmarkStart w:id="7" w:name="3znysh7" w:colFirst="0" w:colLast="0"/>
      <w:bookmarkStart w:id="8" w:name="2et92p0" w:colFirst="0" w:colLast="0"/>
      <w:bookmarkStart w:id="9" w:name="3dy6vkm" w:colFirst="0" w:colLast="0"/>
      <w:bookmarkStart w:id="10" w:name="1t3h5sf" w:colFirst="0" w:colLast="0"/>
      <w:bookmarkStart w:id="11" w:name="4d34og8" w:colFirst="0" w:colLast="0"/>
      <w:bookmarkStart w:id="12" w:name="2s8eyo1" w:colFirst="0" w:colLast="0"/>
      <w:bookmarkStart w:id="13" w:name="17dp8vu" w:colFirst="0" w:colLast="0"/>
      <w:bookmarkStart w:id="14" w:name="3rdcrjn" w:colFirst="0" w:colLast="0"/>
      <w:bookmarkEnd w:id="5"/>
      <w:bookmarkEnd w:id="6"/>
      <w:bookmarkEnd w:id="7"/>
      <w:bookmarkEnd w:id="8"/>
      <w:bookmarkEnd w:id="9"/>
      <w:bookmarkEnd w:id="10"/>
      <w:bookmarkEnd w:id="11"/>
      <w:bookmarkEnd w:id="12"/>
      <w:bookmarkEnd w:id="13"/>
      <w:bookmarkEnd w:id="14"/>
    </w:p>
    <w:p w14:paraId="5CDE2097" w14:textId="77777777" w:rsidR="006A2056" w:rsidRPr="008B5835" w:rsidRDefault="006A2056" w:rsidP="008B5835">
      <w:pPr>
        <w:rPr>
          <w:b/>
          <w:color w:val="000000" w:themeColor="text1"/>
        </w:rPr>
      </w:pPr>
    </w:p>
    <w:p w14:paraId="740CEC67" w14:textId="15905373" w:rsidR="007F7109" w:rsidRPr="008B5835" w:rsidRDefault="007F7109" w:rsidP="008B5835">
      <w:pPr>
        <w:rPr>
          <w:b/>
          <w:color w:val="000000" w:themeColor="text1"/>
        </w:rPr>
      </w:pPr>
      <w:r w:rsidRPr="008B5835">
        <w:rPr>
          <w:b/>
          <w:color w:val="000000" w:themeColor="text1"/>
        </w:rPr>
        <w:t xml:space="preserve">DISCUSSION: </w:t>
      </w:r>
    </w:p>
    <w:p w14:paraId="2ED6178A" w14:textId="6BCA1A71" w:rsidR="007F7109" w:rsidRPr="008B5835" w:rsidRDefault="007F7109" w:rsidP="008B5835">
      <w:pPr>
        <w:rPr>
          <w:color w:val="000000" w:themeColor="text1"/>
        </w:rPr>
      </w:pPr>
      <w:r w:rsidRPr="008B5835">
        <w:rPr>
          <w:color w:val="000000" w:themeColor="text1"/>
        </w:rPr>
        <w:t xml:space="preserve">This study investigated the neuroplastic effects of a configurable soft pneumatic </w:t>
      </w:r>
      <w:r w:rsidR="00F6141F" w:rsidRPr="008B5835">
        <w:rPr>
          <w:color w:val="000000" w:themeColor="text1"/>
        </w:rPr>
        <w:t>robot</w:t>
      </w:r>
      <w:r w:rsidRPr="008B5835">
        <w:rPr>
          <w:color w:val="000000" w:themeColor="text1"/>
        </w:rPr>
        <w:t xml:space="preserve"> on brain network dynamics in </w:t>
      </w:r>
      <w:r w:rsidR="00F4304A" w:rsidRPr="008B5835">
        <w:rPr>
          <w:color w:val="000000" w:themeColor="text1"/>
        </w:rPr>
        <w:t xml:space="preserve">individuals with </w:t>
      </w:r>
      <w:r w:rsidRPr="008B5835">
        <w:rPr>
          <w:color w:val="000000" w:themeColor="text1"/>
        </w:rPr>
        <w:t xml:space="preserve">stroke using fNIRS-based graph theory analysis. </w:t>
      </w:r>
      <w:r w:rsidR="00E34024" w:rsidRPr="008B5835">
        <w:rPr>
          <w:color w:val="000000" w:themeColor="text1"/>
        </w:rPr>
        <w:t>The</w:t>
      </w:r>
      <w:r w:rsidRPr="008B5835">
        <w:rPr>
          <w:color w:val="000000" w:themeColor="text1"/>
        </w:rPr>
        <w:t xml:space="preserve"> findings suggest that soft robotic therapy effectively modulates the topological organization of distributed brain networks, with participants demonstrating high compliance. Specifically, significant changes were observed in clustering coefficient, average path length, and global efficiency</w:t>
      </w:r>
      <w:r w:rsidR="003239C6" w:rsidRPr="008B5835">
        <w:rPr>
          <w:color w:val="000000" w:themeColor="text1"/>
        </w:rPr>
        <w:t>.</w:t>
      </w:r>
      <w:r w:rsidRPr="008B5835">
        <w:rPr>
          <w:color w:val="000000" w:themeColor="text1"/>
        </w:rPr>
        <w:t xml:space="preserve"> </w:t>
      </w:r>
      <w:r w:rsidR="003239C6" w:rsidRPr="008B5835">
        <w:rPr>
          <w:color w:val="000000" w:themeColor="text1"/>
        </w:rPr>
        <w:t>W</w:t>
      </w:r>
      <w:r w:rsidRPr="008B5835">
        <w:rPr>
          <w:color w:val="000000" w:themeColor="text1"/>
        </w:rPr>
        <w:t xml:space="preserve">hile </w:t>
      </w:r>
      <w:r w:rsidR="007904F2">
        <w:rPr>
          <w:color w:val="000000" w:themeColor="text1"/>
        </w:rPr>
        <w:t xml:space="preserve">the </w:t>
      </w:r>
      <w:r w:rsidRPr="008B5835">
        <w:rPr>
          <w:color w:val="000000" w:themeColor="text1"/>
        </w:rPr>
        <w:t xml:space="preserve">small-world index, degree centrality, and eigenvector centrality exhibited an increasing trend, </w:t>
      </w:r>
      <w:r w:rsidR="003239C6" w:rsidRPr="008B5835">
        <w:rPr>
          <w:color w:val="000000" w:themeColor="text1"/>
        </w:rPr>
        <w:t>the</w:t>
      </w:r>
      <w:r w:rsidR="00147D7D" w:rsidRPr="008B5835">
        <w:rPr>
          <w:color w:val="000000" w:themeColor="text1"/>
        </w:rPr>
        <w:t>ir</w:t>
      </w:r>
      <w:r w:rsidR="003239C6" w:rsidRPr="008B5835">
        <w:rPr>
          <w:color w:val="000000" w:themeColor="text1"/>
        </w:rPr>
        <w:t xml:space="preserve"> changes did not reach</w:t>
      </w:r>
      <w:r w:rsidRPr="008B5835">
        <w:rPr>
          <w:color w:val="000000" w:themeColor="text1"/>
        </w:rPr>
        <w:t xml:space="preserve"> statistical significance. These results underscore the potential of tailoring soft robotic interventions to enhance neural connectivity and facilitate brain network reorganization in stroke rehabilitation.</w:t>
      </w:r>
    </w:p>
    <w:p w14:paraId="7AF573F1" w14:textId="77777777" w:rsidR="00532BD7" w:rsidRPr="008B5835" w:rsidRDefault="00532BD7" w:rsidP="008B5835">
      <w:pPr>
        <w:rPr>
          <w:color w:val="000000" w:themeColor="text1"/>
        </w:rPr>
      </w:pPr>
    </w:p>
    <w:p w14:paraId="6651E72A" w14:textId="5ED6C48E" w:rsidR="007F7109" w:rsidRPr="008B5835" w:rsidRDefault="007F7109" w:rsidP="008B5835">
      <w:pPr>
        <w:rPr>
          <w:color w:val="000000" w:themeColor="text1"/>
        </w:rPr>
      </w:pPr>
      <w:r w:rsidRPr="008B5835">
        <w:rPr>
          <w:color w:val="000000" w:themeColor="text1"/>
        </w:rPr>
        <w:t>The therapeutic potential of robots lies in their ability to deliver repetitive, individualized sensorimotor stimulation</w:t>
      </w:r>
      <w:r w:rsidR="007904F2">
        <w:rPr>
          <w:color w:val="000000" w:themeColor="text1"/>
        </w:rPr>
        <w:t xml:space="preserve">, </w:t>
      </w:r>
      <w:r w:rsidRPr="008B5835">
        <w:rPr>
          <w:color w:val="000000" w:themeColor="text1"/>
        </w:rPr>
        <w:t>a critical factor in post-stroke neuroplasticity</w:t>
      </w:r>
      <w:r w:rsidRPr="008B5835">
        <w:rPr>
          <w:color w:val="000000" w:themeColor="text1"/>
        </w:rPr>
        <w:fldChar w:fldCharType="begin">
          <w:fldData xml:space="preserve">PEVuZE5vdGU+PENpdGU+PEF1dGhvcj5QYXJrPC9BdXRob3I+PFllYXI+MjAyNTwvWWVhcj48UmVj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ZWRpdGlvbj4yMDI1LzAzLzIx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QYXJrPC9BdXRob3I+PFllYXI+MjAyNTwvWWVhcj48UmVj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ZWRpdGlvbj4yMDI1LzAzLzIx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25</w:t>
      </w:r>
      <w:r w:rsidRPr="008B5835">
        <w:rPr>
          <w:color w:val="000000" w:themeColor="text1"/>
        </w:rPr>
        <w:fldChar w:fldCharType="end"/>
      </w:r>
      <w:r w:rsidRPr="008B5835">
        <w:rPr>
          <w:color w:val="000000" w:themeColor="text1"/>
        </w:rPr>
        <w:t>. While these devices have shown promise in accelerating hand rehabilitation, their efficacy is highly dependent on task setting</w:t>
      </w:r>
      <w:r w:rsidR="00147D7D" w:rsidRPr="008B5835">
        <w:rPr>
          <w:color w:val="000000" w:themeColor="text1"/>
        </w:rPr>
        <w:t>s</w:t>
      </w:r>
      <w:r w:rsidRPr="008B5835">
        <w:rPr>
          <w:color w:val="000000" w:themeColor="text1"/>
        </w:rPr>
        <w:t>. For example, Singh et al. demonstrated that hand exoskeletons could promote neuroplasticity as evidenced by neurophysiological measures of motor cortical excitability</w:t>
      </w:r>
      <w:r w:rsidRPr="008B5835">
        <w:rPr>
          <w:color w:val="000000" w:themeColor="text1"/>
        </w:rPr>
        <w:fldChar w:fldCharType="begin">
          <w:fldData xml:space="preserve">PEVuZE5vdGU+PENpdGU+PEF1dGhvcj5TaW5naDwvQXV0aG9yPjxZZWFyPjIwMjE8L1llYXI+PFJl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TaW5naDwvQXV0aG9yPjxZZWFyPjIwMjE8L1llYXI+PFJl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26</w:t>
      </w:r>
      <w:r w:rsidRPr="008B5835">
        <w:rPr>
          <w:color w:val="000000" w:themeColor="text1"/>
        </w:rPr>
        <w:fldChar w:fldCharType="end"/>
      </w:r>
      <w:r w:rsidRPr="008B5835">
        <w:rPr>
          <w:color w:val="000000" w:themeColor="text1"/>
        </w:rPr>
        <w:t>. Such neural repair has traditionally been viewed as the</w:t>
      </w:r>
      <w:r w:rsidR="009E2C09" w:rsidRPr="008B5835">
        <w:rPr>
          <w:color w:val="000000" w:themeColor="text1"/>
        </w:rPr>
        <w:t xml:space="preserve"> structural</w:t>
      </w:r>
      <w:r w:rsidRPr="008B5835">
        <w:rPr>
          <w:color w:val="000000" w:themeColor="text1"/>
        </w:rPr>
        <w:t xml:space="preserve"> restoration of cerebral lesions or the reestablishment of interhemispheric balance</w:t>
      </w:r>
      <w:r w:rsidRPr="008B5835">
        <w:rPr>
          <w:color w:val="000000" w:themeColor="text1"/>
        </w:rPr>
        <w:fldChar w:fldCharType="begin"/>
      </w:r>
      <w:r w:rsidR="00307A62" w:rsidRPr="008B5835">
        <w:rPr>
          <w:color w:val="000000" w:themeColor="text1"/>
        </w:rPr>
        <w:instrText xml:space="preserve"> ADDIN EN.CITE &lt;EndNote&gt;&lt;Cite&gt;&lt;Author&gt;Ti&lt;/Author&gt;&lt;Year&gt;2024&lt;/Year&gt;&lt;RecNum&gt;5800&lt;/RecNum&gt;&lt;DisplayText&gt;&lt;style face="superscript"&gt;27&lt;/style&gt;&lt;/DisplayText&gt;&lt;record&gt;&lt;rec-number&gt;5800&lt;/rec-number&gt;&lt;foreign-keys&gt;&lt;key app="EN" db-id="edtteddwsvar0nezvekvs2vz9wxte0xvez5e" timestamp="1742797333"&gt;5800&lt;/key&gt;&lt;/foreign-keys&gt;&lt;ref-type name="Journal Article"&gt;17&lt;/ref-type&gt;&lt;contributors&gt;&lt;authors&gt;&lt;author&gt;Ti, C. E.&lt;/author&gt;&lt;author&gt;Hu, C.&lt;/author&gt;&lt;author&gt;Yuan, K.&lt;/author&gt;&lt;author&gt;Chu, W. C.&lt;/author&gt;&lt;author&gt;Tong, R. K.&lt;/author&gt;&lt;/authors&gt;&lt;/contributors&gt;&lt;titles&gt;&lt;title&gt;Uncovering the Neural Mechanisms of Inter-Hemispheric Balance Restoration in Chronic Stroke Through EMG-Driven Robot Hand Training: Insights From Dynamic Causal Modeling&lt;/title&gt;&lt;secondary-title&gt;IEEE Trans Neural Syst Rehabil Eng&lt;/secondary-title&gt;&lt;alt-title&gt;IEEE transactions on neural systems and rehabilitation engineering : a publication of the IEEE Engineering in Medicine and Biology Society&lt;/alt-title&gt;&lt;/titles&gt;&lt;periodical&gt;&lt;full-title&gt;IEEE Trans Neural Syst Rehabil Eng&lt;/full-title&gt;&lt;abbr-1&gt;IEEE transactions on neural systems and rehabilitation engineering : a publication of the IEEE Engineering in Medicine and Biology Society&lt;/abbr-1&gt;&lt;/periodical&gt;&lt;alt-periodical&gt;&lt;full-title&gt;IEEE Trans Neural Syst Rehabil Eng&lt;/full-title&gt;&lt;abbr-1&gt;IEEE transactions on neural systems and rehabilitation engineering : a publication of the IEEE Engineering in Medicine and Biology Society&lt;/abbr-1&gt;&lt;/alt-periodical&gt;&lt;pages&gt;1-11&lt;/pages&gt;&lt;volume&gt;32&lt;/volume&gt;&lt;edition&gt;2023/12/06&lt;/edition&gt;&lt;keywords&gt;&lt;keyword&gt;Humans&lt;/keyword&gt;&lt;keyword&gt;*Robotics&lt;/keyword&gt;&lt;keyword&gt;Magnetic Resonance Imaging&lt;/keyword&gt;&lt;keyword&gt;*Stroke&lt;/keyword&gt;&lt;keyword&gt;*Motor Cortex/physiology&lt;/keyword&gt;&lt;keyword&gt;Hand&lt;/keyword&gt;&lt;/keywords&gt;&lt;dates&gt;&lt;year&gt;2024&lt;/year&gt;&lt;/dates&gt;&lt;isbn&gt;1534-4320&lt;/isbn&gt;&lt;accession-num&gt;38051622&lt;/accession-num&gt;&lt;urls&gt;&lt;/urls&gt;&lt;electronic-resource-num&gt;10.1109/tnsre.2023.3339756&lt;/electronic-resource-num&gt;&lt;remote-database-provider&gt;NLM&lt;/remote-database-provider&gt;&lt;language&gt;eng&lt;/language&gt;&lt;/record&gt;&lt;/Cite&gt;&lt;/EndNote&gt;</w:instrText>
      </w:r>
      <w:r w:rsidRPr="008B5835">
        <w:rPr>
          <w:color w:val="000000" w:themeColor="text1"/>
        </w:rPr>
        <w:fldChar w:fldCharType="separate"/>
      </w:r>
      <w:r w:rsidR="00307A62" w:rsidRPr="008B5835">
        <w:rPr>
          <w:noProof/>
          <w:color w:val="000000" w:themeColor="text1"/>
          <w:vertAlign w:val="superscript"/>
        </w:rPr>
        <w:t>27</w:t>
      </w:r>
      <w:r w:rsidRPr="008B5835">
        <w:rPr>
          <w:color w:val="000000" w:themeColor="text1"/>
        </w:rPr>
        <w:fldChar w:fldCharType="end"/>
      </w:r>
      <w:r w:rsidRPr="008B5835">
        <w:rPr>
          <w:color w:val="000000" w:themeColor="text1"/>
        </w:rPr>
        <w:t>. However, individualized programs may facilitate sensorimotor recombination on a widespread scale, highlighting the potential for targeted interventions to drive more comprehensive neural reorganization</w:t>
      </w:r>
      <w:r w:rsidRPr="008B5835">
        <w:rPr>
          <w:color w:val="000000" w:themeColor="text1"/>
        </w:rPr>
        <w:fldChar w:fldCharType="begin">
          <w:fldData xml:space="preserve">PEVuZE5vdGU+PENpdGU+PEF1dGhvcj5KaWE8L0F1dGhvcj48WWVhcj4yMDIzPC9ZZWFyPjxSZWNO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KaWE8L0F1dGhvcj48WWVhcj4yMDIzPC9ZZWFyPjxSZWNO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28,29</w:t>
      </w:r>
      <w:r w:rsidRPr="008B5835">
        <w:rPr>
          <w:color w:val="000000" w:themeColor="text1"/>
        </w:rPr>
        <w:fldChar w:fldCharType="end"/>
      </w:r>
      <w:r w:rsidRPr="008B5835">
        <w:rPr>
          <w:color w:val="000000" w:themeColor="text1"/>
        </w:rPr>
        <w:t>.</w:t>
      </w:r>
    </w:p>
    <w:p w14:paraId="658182C0" w14:textId="77777777" w:rsidR="00532BD7" w:rsidRPr="008B5835" w:rsidRDefault="00532BD7" w:rsidP="008B5835">
      <w:pPr>
        <w:rPr>
          <w:color w:val="000000" w:themeColor="text1"/>
        </w:rPr>
      </w:pPr>
    </w:p>
    <w:p w14:paraId="6F1E34E2" w14:textId="753736D8" w:rsidR="007F7109" w:rsidRPr="008B5835" w:rsidRDefault="007F7109" w:rsidP="008B5835">
      <w:pPr>
        <w:rPr>
          <w:color w:val="000000" w:themeColor="text1"/>
          <w:lang w:eastAsia="zh-CN"/>
        </w:rPr>
      </w:pPr>
      <w:r w:rsidRPr="008B5835">
        <w:rPr>
          <w:color w:val="000000" w:themeColor="text1"/>
        </w:rPr>
        <w:t xml:space="preserve">Methodologically, </w:t>
      </w:r>
      <w:r w:rsidR="00E34024" w:rsidRPr="008B5835">
        <w:rPr>
          <w:color w:val="000000" w:themeColor="text1"/>
        </w:rPr>
        <w:t>the</w:t>
      </w:r>
      <w:r w:rsidRPr="008B5835">
        <w:rPr>
          <w:color w:val="000000" w:themeColor="text1"/>
        </w:rPr>
        <w:t xml:space="preserve"> approach </w:t>
      </w:r>
      <w:r w:rsidR="00E34024" w:rsidRPr="008B5835">
        <w:rPr>
          <w:color w:val="000000" w:themeColor="text1"/>
        </w:rPr>
        <w:t>in th</w:t>
      </w:r>
      <w:r w:rsidR="00147D7D" w:rsidRPr="008B5835">
        <w:rPr>
          <w:color w:val="000000" w:themeColor="text1"/>
        </w:rPr>
        <w:t>is</w:t>
      </w:r>
      <w:r w:rsidR="00E34024" w:rsidRPr="008B5835">
        <w:rPr>
          <w:color w:val="000000" w:themeColor="text1"/>
        </w:rPr>
        <w:t xml:space="preserve"> study </w:t>
      </w:r>
      <w:r w:rsidRPr="008B5835">
        <w:rPr>
          <w:color w:val="000000" w:themeColor="text1"/>
        </w:rPr>
        <w:t xml:space="preserve">addressed several challenges in fNIRS-based assessment of neuroplasticity. A key step was </w:t>
      </w:r>
      <w:r w:rsidR="007904F2">
        <w:rPr>
          <w:color w:val="000000" w:themeColor="text1"/>
        </w:rPr>
        <w:t xml:space="preserve">the </w:t>
      </w:r>
      <w:r w:rsidR="008C13FF" w:rsidRPr="008B5835">
        <w:rPr>
          <w:color w:val="000000" w:themeColor="text1"/>
        </w:rPr>
        <w:t xml:space="preserve">manual </w:t>
      </w:r>
      <w:r w:rsidRPr="008B5835">
        <w:rPr>
          <w:color w:val="000000" w:themeColor="text1"/>
        </w:rPr>
        <w:t>calibration of pneumatic pressure levels and movement cycles</w:t>
      </w:r>
      <w:r w:rsidR="00251FFA" w:rsidRPr="008B5835">
        <w:rPr>
          <w:color w:val="000000" w:themeColor="text1"/>
        </w:rPr>
        <w:t>.</w:t>
      </w:r>
      <w:r w:rsidRPr="008B5835">
        <w:rPr>
          <w:color w:val="000000" w:themeColor="text1"/>
        </w:rPr>
        <w:t xml:space="preserve"> </w:t>
      </w:r>
      <w:r w:rsidR="00251FFA" w:rsidRPr="008B5835">
        <w:rPr>
          <w:color w:val="000000" w:themeColor="text1"/>
        </w:rPr>
        <w:t>It further</w:t>
      </w:r>
      <w:r w:rsidRPr="008B5835">
        <w:rPr>
          <w:color w:val="000000" w:themeColor="text1"/>
        </w:rPr>
        <w:t xml:space="preserve"> ensure</w:t>
      </w:r>
      <w:r w:rsidR="00251FFA" w:rsidRPr="008B5835">
        <w:rPr>
          <w:color w:val="000000" w:themeColor="text1"/>
        </w:rPr>
        <w:t>s</w:t>
      </w:r>
      <w:r w:rsidRPr="008B5835">
        <w:rPr>
          <w:color w:val="000000" w:themeColor="text1"/>
        </w:rPr>
        <w:t xml:space="preserve"> optimal human-robot interaction without causing discomfort</w:t>
      </w:r>
      <w:r w:rsidRPr="008B5835">
        <w:rPr>
          <w:color w:val="000000" w:themeColor="text1"/>
        </w:rPr>
        <w:fldChar w:fldCharType="begin">
          <w:fldData xml:space="preserve">PEVuZE5vdGU+PENpdGU+PEF1dGhvcj5MaTwvQXV0aG9yPjxZZWFyPjIwMjU8L1llYXI+PFJlY051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MaTwvQXV0aG9yPjxZZWFyPjIwMjU8L1llYXI+PFJlY051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30</w:t>
      </w:r>
      <w:r w:rsidRPr="008B5835">
        <w:rPr>
          <w:color w:val="000000" w:themeColor="text1"/>
        </w:rPr>
        <w:fldChar w:fldCharType="end"/>
      </w:r>
      <w:r w:rsidRPr="008B5835">
        <w:rPr>
          <w:color w:val="000000" w:themeColor="text1"/>
        </w:rPr>
        <w:t xml:space="preserve">. </w:t>
      </w:r>
      <w:r w:rsidR="008C13FF" w:rsidRPr="008B5835">
        <w:rPr>
          <w:color w:val="000000" w:themeColor="text1"/>
        </w:rPr>
        <w:t>With pressure sensors in the air cylinder,</w:t>
      </w:r>
      <w:r w:rsidR="008C13FF" w:rsidRPr="008B5835">
        <w:rPr>
          <w:color w:val="000000" w:themeColor="text1"/>
          <w:lang w:eastAsia="zh-CN"/>
        </w:rPr>
        <w:t xml:space="preserve"> </w:t>
      </w:r>
      <w:r w:rsidR="007904F2">
        <w:rPr>
          <w:color w:val="000000" w:themeColor="text1"/>
          <w:lang w:eastAsia="zh-CN"/>
        </w:rPr>
        <w:t xml:space="preserve">the </w:t>
      </w:r>
      <w:r w:rsidR="005E5BF2" w:rsidRPr="008B5835">
        <w:rPr>
          <w:color w:val="000000" w:themeColor="text1"/>
          <w:lang w:eastAsia="zh-CN"/>
        </w:rPr>
        <w:t xml:space="preserve">real-time state of the glove (vacuum or pressure) can be detected. </w:t>
      </w:r>
      <w:r w:rsidR="00DF7F5A" w:rsidRPr="008B5835">
        <w:rPr>
          <w:color w:val="000000" w:themeColor="text1"/>
          <w:lang w:eastAsia="zh-CN"/>
        </w:rPr>
        <w:t>This is achieved by a predictable relationship between pressure and angle. The actuator’s chamber is inflated with different step input pressures ranging from 0.08 to 0.2 MPa</w:t>
      </w:r>
      <w:r w:rsidR="00251FFA" w:rsidRPr="008B5835">
        <w:rPr>
          <w:color w:val="000000" w:themeColor="text1"/>
          <w:lang w:eastAsia="zh-CN"/>
        </w:rPr>
        <w:t>. T</w:t>
      </w:r>
      <w:r w:rsidR="00DF7F5A" w:rsidRPr="008B5835">
        <w:rPr>
          <w:color w:val="000000" w:themeColor="text1"/>
          <w:lang w:eastAsia="zh-CN"/>
        </w:rPr>
        <w:t>he dynamic changes of the subtended angle are recorded. To determine the pressure needed for a required flexion angle, the steady-state subtended angle is set to the target flexion angle</w:t>
      </w:r>
      <w:r w:rsidR="00931655">
        <w:rPr>
          <w:color w:val="000000" w:themeColor="text1"/>
          <w:lang w:eastAsia="zh-CN"/>
        </w:rPr>
        <w:t>,</w:t>
      </w:r>
      <w:r w:rsidR="00DF7F5A" w:rsidRPr="008B5835">
        <w:rPr>
          <w:color w:val="000000" w:themeColor="text1"/>
          <w:lang w:eastAsia="zh-CN"/>
        </w:rPr>
        <w:t xml:space="preserve"> and the corresponding input pressure </w:t>
      </w:r>
      <w:r w:rsidR="00931655">
        <w:rPr>
          <w:color w:val="000000" w:themeColor="text1"/>
          <w:lang w:eastAsia="zh-CN"/>
        </w:rPr>
        <w:t xml:space="preserve">is obtained </w:t>
      </w:r>
      <w:r w:rsidR="00DF7F5A" w:rsidRPr="008B5835">
        <w:rPr>
          <w:color w:val="000000" w:themeColor="text1"/>
          <w:lang w:eastAsia="zh-CN"/>
        </w:rPr>
        <w:t xml:space="preserve">through the pressure-dependent function of this parameter. Additionally, finite element analysis simulations are used to optimize </w:t>
      </w:r>
      <w:r w:rsidR="00DF7F5A" w:rsidRPr="008B5835">
        <w:rPr>
          <w:color w:val="000000" w:themeColor="text1"/>
          <w:lang w:eastAsia="zh-CN"/>
        </w:rPr>
        <w:lastRenderedPageBreak/>
        <w:t xml:space="preserve">the actuator’s chamber geometry, such as pitch and amplitude of the sinusoidal shape. </w:t>
      </w:r>
      <w:r w:rsidR="005E5BF2" w:rsidRPr="008B5835">
        <w:rPr>
          <w:color w:val="000000" w:themeColor="text1"/>
          <w:lang w:eastAsia="zh-CN"/>
        </w:rPr>
        <w:t xml:space="preserve">Then </w:t>
      </w:r>
      <w:r w:rsidR="00CE5407" w:rsidRPr="008B5835">
        <w:rPr>
          <w:color w:val="000000" w:themeColor="text1"/>
          <w:lang w:eastAsia="zh-CN"/>
        </w:rPr>
        <w:t xml:space="preserve">the </w:t>
      </w:r>
      <w:r w:rsidR="00CE5407" w:rsidRPr="008B5835">
        <w:rPr>
          <w:color w:val="000000" w:themeColor="text1"/>
        </w:rPr>
        <w:t xml:space="preserve">control box of the </w:t>
      </w:r>
      <w:r w:rsidR="00F6141F" w:rsidRPr="008B5835">
        <w:rPr>
          <w:color w:val="000000" w:themeColor="text1"/>
        </w:rPr>
        <w:t>robot</w:t>
      </w:r>
      <w:r w:rsidR="00FF1AED" w:rsidRPr="008B5835">
        <w:rPr>
          <w:color w:val="000000" w:themeColor="text1"/>
        </w:rPr>
        <w:t xml:space="preserve"> can inflate and deflate</w:t>
      </w:r>
      <w:r w:rsidR="00FF1AED" w:rsidRPr="008B5835">
        <w:rPr>
          <w:color w:val="000000" w:themeColor="text1"/>
          <w:lang w:eastAsia="zh-CN"/>
        </w:rPr>
        <w:t xml:space="preserve"> </w:t>
      </w:r>
      <w:r w:rsidR="00931655">
        <w:rPr>
          <w:color w:val="000000" w:themeColor="text1"/>
          <w:lang w:eastAsia="zh-CN"/>
        </w:rPr>
        <w:t xml:space="preserve">the </w:t>
      </w:r>
      <w:r w:rsidR="00CE5407" w:rsidRPr="008B5835">
        <w:rPr>
          <w:color w:val="000000" w:themeColor="text1"/>
        </w:rPr>
        <w:t>air chambers of each finger</w:t>
      </w:r>
      <w:r w:rsidR="00FF1AED" w:rsidRPr="008B5835">
        <w:rPr>
          <w:color w:val="000000" w:themeColor="text1"/>
        </w:rPr>
        <w:t xml:space="preserve"> at different velocit</w:t>
      </w:r>
      <w:r w:rsidR="00931655">
        <w:rPr>
          <w:color w:val="000000" w:themeColor="text1"/>
        </w:rPr>
        <w:t>ies</w:t>
      </w:r>
      <w:r w:rsidR="00FF1AED" w:rsidRPr="008B5835">
        <w:rPr>
          <w:color w:val="000000" w:themeColor="text1"/>
        </w:rPr>
        <w:t xml:space="preserve"> and frequenc</w:t>
      </w:r>
      <w:r w:rsidR="00032939">
        <w:rPr>
          <w:color w:val="000000" w:themeColor="text1"/>
        </w:rPr>
        <w:t>ies</w:t>
      </w:r>
      <w:r w:rsidR="00FF1AED" w:rsidRPr="008B5835">
        <w:rPr>
          <w:color w:val="000000" w:themeColor="text1"/>
        </w:rPr>
        <w:t>.</w:t>
      </w:r>
      <w:r w:rsidR="00FF1AED" w:rsidRPr="008B5835">
        <w:rPr>
          <w:color w:val="000000" w:themeColor="text1"/>
          <w:lang w:eastAsia="zh-CN"/>
        </w:rPr>
        <w:t xml:space="preserve"> </w:t>
      </w:r>
      <w:bookmarkStart w:id="15" w:name="_Hlk203412528"/>
      <w:r w:rsidRPr="008B5835">
        <w:rPr>
          <w:color w:val="000000" w:themeColor="text1"/>
        </w:rPr>
        <w:t xml:space="preserve">Modifications were made to the glove’s </w:t>
      </w:r>
      <w:r w:rsidR="00FF1AED" w:rsidRPr="008B5835">
        <w:rPr>
          <w:color w:val="000000" w:themeColor="text1"/>
        </w:rPr>
        <w:t xml:space="preserve">adaptive </w:t>
      </w:r>
      <w:r w:rsidRPr="008B5835">
        <w:rPr>
          <w:color w:val="000000" w:themeColor="text1"/>
        </w:rPr>
        <w:t xml:space="preserve">control algorithm to accommodate tasks, ensuring adaptive force assistance. </w:t>
      </w:r>
      <w:r w:rsidR="00FF1AED" w:rsidRPr="008B5835">
        <w:rPr>
          <w:color w:val="000000" w:themeColor="text1"/>
        </w:rPr>
        <w:t xml:space="preserve">When performing a flexion/extension exercise, the algorithm will increase/decrease pressure in the corresponding air chambers to provide support. </w:t>
      </w:r>
      <w:bookmarkEnd w:id="15"/>
      <w:r w:rsidRPr="008B5835">
        <w:rPr>
          <w:color w:val="000000" w:themeColor="text1"/>
        </w:rPr>
        <w:t xml:space="preserve">Additionally, the training protocol requires obtaining precise fNIRS data to indicate neuroplastic adaptations relevant to motor training. One challenge encountered was variability in hemodynamic responses due to differences in scalp thickness; this was addressed by adjusting optode placement and using differential pathlength factors for more accurate signal interpretation. </w:t>
      </w:r>
      <w:r w:rsidR="00E34024" w:rsidRPr="008B5835">
        <w:rPr>
          <w:color w:val="000000" w:themeColor="text1"/>
        </w:rPr>
        <w:t xml:space="preserve">Moreover, </w:t>
      </w:r>
      <w:r w:rsidRPr="008B5835">
        <w:rPr>
          <w:color w:val="000000" w:themeColor="text1"/>
        </w:rPr>
        <w:t>an optimized filtering approach and motion correction algorithms</w:t>
      </w:r>
      <w:r w:rsidR="00E34024" w:rsidRPr="008B5835">
        <w:rPr>
          <w:color w:val="000000" w:themeColor="text1"/>
        </w:rPr>
        <w:t xml:space="preserve"> were employed to mitigate motion artifacts in fNIRS signals</w:t>
      </w:r>
      <w:r w:rsidRPr="008B5835">
        <w:rPr>
          <w:color w:val="000000" w:themeColor="text1"/>
        </w:rPr>
        <w:t>.</w:t>
      </w:r>
    </w:p>
    <w:p w14:paraId="2074F822" w14:textId="77777777" w:rsidR="00532BD7" w:rsidRPr="008B5835" w:rsidRDefault="00532BD7" w:rsidP="008B5835">
      <w:pPr>
        <w:rPr>
          <w:color w:val="000000" w:themeColor="text1"/>
          <w:lang w:eastAsia="zh-CN"/>
        </w:rPr>
      </w:pPr>
    </w:p>
    <w:p w14:paraId="4705BDE5" w14:textId="0B7A14C7" w:rsidR="007F7109" w:rsidRPr="008B5835" w:rsidRDefault="007F7109" w:rsidP="008B5835">
      <w:pPr>
        <w:rPr>
          <w:color w:val="000000" w:themeColor="text1"/>
        </w:rPr>
      </w:pPr>
      <w:r w:rsidRPr="008B5835">
        <w:rPr>
          <w:color w:val="000000" w:themeColor="text1"/>
        </w:rPr>
        <w:t xml:space="preserve">From a network neuroscience perspective, </w:t>
      </w:r>
      <w:r w:rsidR="00E34024" w:rsidRPr="008B5835">
        <w:rPr>
          <w:color w:val="000000" w:themeColor="text1"/>
        </w:rPr>
        <w:t>current</w:t>
      </w:r>
      <w:r w:rsidRPr="008B5835">
        <w:rPr>
          <w:color w:val="000000" w:themeColor="text1"/>
        </w:rPr>
        <w:t xml:space="preserve"> findings align with the principle that brain function depends on the dynamic balance between functional segregation and integration</w:t>
      </w:r>
      <w:r w:rsidRPr="008B5835">
        <w:rPr>
          <w:color w:val="000000" w:themeColor="text1"/>
        </w:rPr>
        <w:fldChar w:fldCharType="begin">
          <w:fldData xml:space="preserve">PEVuZE5vdGU+PENpdGU+PEF1dGhvcj5IZXJiZXQ8L0F1dGhvcj48WWVhcj4yMDIwPC9ZZWFyPjxS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IZXJiZXQ8L0F1dGhvcj48WWVhcj4yMDIwPC9ZZWFyPjxS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31</w:t>
      </w:r>
      <w:r w:rsidRPr="008B5835">
        <w:rPr>
          <w:color w:val="000000" w:themeColor="text1"/>
        </w:rPr>
        <w:fldChar w:fldCharType="end"/>
      </w:r>
      <w:r w:rsidRPr="008B5835">
        <w:rPr>
          <w:color w:val="000000" w:themeColor="text1"/>
        </w:rPr>
        <w:t xml:space="preserve">. </w:t>
      </w:r>
      <w:r w:rsidR="009340B5" w:rsidRPr="008B5835">
        <w:rPr>
          <w:color w:val="000000" w:themeColor="text1"/>
        </w:rPr>
        <w:t xml:space="preserve">In </w:t>
      </w:r>
      <w:r w:rsidR="00E34024" w:rsidRPr="008B5835">
        <w:rPr>
          <w:color w:val="000000" w:themeColor="text1"/>
        </w:rPr>
        <w:t>this</w:t>
      </w:r>
      <w:r w:rsidR="009340B5" w:rsidRPr="008B5835">
        <w:rPr>
          <w:color w:val="000000" w:themeColor="text1"/>
        </w:rPr>
        <w:t xml:space="preserve"> study, the observed enhancements in small-world properties and global efficiency point to a more integrated and efficient brain network</w:t>
      </w:r>
      <w:r w:rsidR="00EF1EAA" w:rsidRPr="008B5835">
        <w:rPr>
          <w:color w:val="000000" w:themeColor="text1"/>
        </w:rPr>
        <w:t>.</w:t>
      </w:r>
      <w:r w:rsidR="00037960" w:rsidRPr="008B5835">
        <w:rPr>
          <w:color w:val="000000" w:themeColor="text1"/>
        </w:rPr>
        <w:t xml:space="preserve"> Due to the single-session design, correlations of changes in </w:t>
      </w:r>
      <w:r w:rsidR="00032939">
        <w:rPr>
          <w:color w:val="000000" w:themeColor="text1"/>
        </w:rPr>
        <w:t xml:space="preserve">the </w:t>
      </w:r>
      <w:r w:rsidR="00037960" w:rsidRPr="008B5835">
        <w:rPr>
          <w:color w:val="000000" w:themeColor="text1"/>
        </w:rPr>
        <w:t>brain network and hand performance were not assessed.</w:t>
      </w:r>
      <w:r w:rsidR="00AD75F8" w:rsidRPr="008B5835">
        <w:rPr>
          <w:color w:val="000000" w:themeColor="text1"/>
        </w:rPr>
        <w:t xml:space="preserve"> This investigation can further enhance the evidence of using </w:t>
      </w:r>
      <w:r w:rsidR="00032939">
        <w:rPr>
          <w:color w:val="000000" w:themeColor="text1"/>
        </w:rPr>
        <w:t xml:space="preserve">a </w:t>
      </w:r>
      <w:r w:rsidR="00AD75F8" w:rsidRPr="008B5835">
        <w:rPr>
          <w:color w:val="000000" w:themeColor="text1"/>
        </w:rPr>
        <w:t>customized soft pneumatic robot in stroke rehabilitation.</w:t>
      </w:r>
      <w:r w:rsidR="00EF1EAA" w:rsidRPr="008B5835">
        <w:rPr>
          <w:color w:val="000000" w:themeColor="text1"/>
        </w:rPr>
        <w:t xml:space="preserve"> </w:t>
      </w:r>
      <w:r w:rsidR="00037960" w:rsidRPr="008B5835">
        <w:rPr>
          <w:color w:val="000000" w:themeColor="text1"/>
        </w:rPr>
        <w:t>However, a</w:t>
      </w:r>
      <w:r w:rsidR="00EF1EAA" w:rsidRPr="008B5835">
        <w:rPr>
          <w:color w:val="000000" w:themeColor="text1"/>
        </w:rPr>
        <w:t>s</w:t>
      </w:r>
      <w:r w:rsidR="009340B5" w:rsidRPr="008B5835">
        <w:rPr>
          <w:color w:val="000000" w:themeColor="text1"/>
        </w:rPr>
        <w:t xml:space="preserve"> </w:t>
      </w:r>
      <w:r w:rsidR="00EF1EAA" w:rsidRPr="008B5835">
        <w:rPr>
          <w:color w:val="000000" w:themeColor="text1"/>
        </w:rPr>
        <w:t>the</w:t>
      </w:r>
      <w:r w:rsidR="009340B5" w:rsidRPr="008B5835">
        <w:rPr>
          <w:color w:val="000000" w:themeColor="text1"/>
        </w:rPr>
        <w:t xml:space="preserve"> hallmark</w:t>
      </w:r>
      <w:r w:rsidR="00EF1EAA" w:rsidRPr="008B5835">
        <w:rPr>
          <w:color w:val="000000" w:themeColor="text1"/>
        </w:rPr>
        <w:t>s</w:t>
      </w:r>
      <w:r w:rsidR="009340B5" w:rsidRPr="008B5835">
        <w:rPr>
          <w:color w:val="000000" w:themeColor="text1"/>
        </w:rPr>
        <w:t xml:space="preserve"> of improved cortical functionality, </w:t>
      </w:r>
      <w:r w:rsidR="00EF1EAA" w:rsidRPr="008B5835">
        <w:rPr>
          <w:color w:val="000000" w:themeColor="text1"/>
        </w:rPr>
        <w:t xml:space="preserve">these metrics have been </w:t>
      </w:r>
      <w:r w:rsidR="00037960" w:rsidRPr="008B5835">
        <w:rPr>
          <w:color w:val="000000" w:themeColor="text1"/>
        </w:rPr>
        <w:t xml:space="preserve">previously </w:t>
      </w:r>
      <w:r w:rsidR="00EF1EAA" w:rsidRPr="008B5835">
        <w:rPr>
          <w:color w:val="000000" w:themeColor="text1"/>
        </w:rPr>
        <w:t>demonstrated</w:t>
      </w:r>
      <w:r w:rsidR="009340B5" w:rsidRPr="008B5835">
        <w:rPr>
          <w:color w:val="000000" w:themeColor="text1"/>
        </w:rPr>
        <w:t xml:space="preserve"> </w:t>
      </w:r>
      <w:r w:rsidR="00032939">
        <w:rPr>
          <w:color w:val="000000" w:themeColor="text1"/>
        </w:rPr>
        <w:t xml:space="preserve">to be </w:t>
      </w:r>
      <w:r w:rsidR="009340B5" w:rsidRPr="008B5835">
        <w:rPr>
          <w:color w:val="000000" w:themeColor="text1"/>
        </w:rPr>
        <w:t>associated with improved motor function</w:t>
      </w:r>
      <w:r w:rsidR="00EF1EAA" w:rsidRPr="008B5835">
        <w:rPr>
          <w:color w:val="000000" w:themeColor="text1"/>
        </w:rPr>
        <w:t>. Tang et al. found that network efficiency significantly reduced after stroke and improve</w:t>
      </w:r>
      <w:r w:rsidR="00032939">
        <w:rPr>
          <w:color w:val="000000" w:themeColor="text1"/>
        </w:rPr>
        <w:t>d</w:t>
      </w:r>
      <w:r w:rsidR="00EF1EAA" w:rsidRPr="008B5835">
        <w:rPr>
          <w:color w:val="000000" w:themeColor="text1"/>
        </w:rPr>
        <w:t xml:space="preserve"> after robotic training. These changes were associated with </w:t>
      </w:r>
      <w:r w:rsidR="00600663" w:rsidRPr="008B5835">
        <w:rPr>
          <w:color w:val="000000" w:themeColor="text1"/>
        </w:rPr>
        <w:t>improved motor function in 10 patients with stroke</w:t>
      </w:r>
      <w:r w:rsidR="009340B5" w:rsidRPr="008B5835">
        <w:rPr>
          <w:color w:val="000000" w:themeColor="text1"/>
        </w:rPr>
        <w:fldChar w:fldCharType="begin">
          <w:fldData xml:space="preserve">PEVuZE5vdGU+PENpdGU+PEF1dGhvcj5UYW5nPC9BdXRob3I+PFllYXI+MjAyNDwvWWVhcj48UmVj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=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UYW5nPC9BdXRob3I+PFllYXI+MjAyNDwvWWVhcj48UmVj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=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009340B5" w:rsidRPr="008B5835">
        <w:rPr>
          <w:color w:val="000000" w:themeColor="text1"/>
        </w:rPr>
      </w:r>
      <w:r w:rsidR="009340B5" w:rsidRPr="008B5835">
        <w:rPr>
          <w:color w:val="000000" w:themeColor="text1"/>
        </w:rPr>
        <w:fldChar w:fldCharType="separate"/>
      </w:r>
      <w:r w:rsidR="00307A62" w:rsidRPr="008B5835">
        <w:rPr>
          <w:noProof/>
          <w:color w:val="000000" w:themeColor="text1"/>
          <w:vertAlign w:val="superscript"/>
        </w:rPr>
        <w:t>32</w:t>
      </w:r>
      <w:r w:rsidR="009340B5" w:rsidRPr="008B5835">
        <w:rPr>
          <w:color w:val="000000" w:themeColor="text1"/>
        </w:rPr>
        <w:fldChar w:fldCharType="end"/>
      </w:r>
      <w:r w:rsidR="009340B5" w:rsidRPr="008B5835">
        <w:rPr>
          <w:color w:val="000000" w:themeColor="text1"/>
        </w:rPr>
        <w:t xml:space="preserve">. </w:t>
      </w:r>
      <w:r w:rsidRPr="008B5835">
        <w:rPr>
          <w:color w:val="000000" w:themeColor="text1"/>
        </w:rPr>
        <w:t>Notably, fast-mode therapy elicited more pronounced effects</w:t>
      </w:r>
      <w:r w:rsidR="00600663" w:rsidRPr="008B5835">
        <w:rPr>
          <w:color w:val="000000" w:themeColor="text1"/>
        </w:rPr>
        <w:t xml:space="preserve"> in this study</w:t>
      </w:r>
      <w:r w:rsidRPr="008B5835">
        <w:rPr>
          <w:color w:val="000000" w:themeColor="text1"/>
        </w:rPr>
        <w:t>, suggesting that stimulation intensity may drive neural adaptation. This is consistent with graph theory’s utility in tracking rehabilitation-induced network reorganization</w:t>
      </w:r>
      <w:r w:rsidRPr="008B5835">
        <w:rPr>
          <w:color w:val="000000" w:themeColor="text1"/>
        </w:rPr>
        <w:fldChar w:fldCharType="begin">
          <w:fldData xml:space="preserve">PEVuZE5vdGU+PENpdGU+PEF1dGhvcj5XYW5nPC9BdXRob3I+PFllYXI+MjAxNzwvWWVhcj48UmVj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XYW5nPC9BdXRob3I+PFllYXI+MjAxNzwvWWVhcj48UmVj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33</w:t>
      </w:r>
      <w:r w:rsidRPr="008B5835">
        <w:rPr>
          <w:color w:val="000000" w:themeColor="text1"/>
        </w:rPr>
        <w:fldChar w:fldCharType="end"/>
      </w:r>
      <w:r w:rsidR="00F722BA" w:rsidRPr="008B5835">
        <w:rPr>
          <w:color w:val="000000" w:themeColor="text1"/>
        </w:rPr>
        <w:t>.</w:t>
      </w:r>
      <w:r w:rsidRPr="008B5835">
        <w:rPr>
          <w:color w:val="000000" w:themeColor="text1"/>
        </w:rPr>
        <w:t xml:space="preserve"> </w:t>
      </w:r>
      <w:r w:rsidR="00F722BA" w:rsidRPr="008B5835">
        <w:rPr>
          <w:color w:val="000000" w:themeColor="text1"/>
        </w:rPr>
        <w:t>It</w:t>
      </w:r>
      <w:r w:rsidRPr="008B5835">
        <w:rPr>
          <w:color w:val="000000" w:themeColor="text1"/>
        </w:rPr>
        <w:t xml:space="preserve"> </w:t>
      </w:r>
      <w:r w:rsidR="00F722BA" w:rsidRPr="008B5835">
        <w:rPr>
          <w:color w:val="000000" w:themeColor="text1"/>
        </w:rPr>
        <w:t xml:space="preserve">also </w:t>
      </w:r>
      <w:r w:rsidRPr="008B5835">
        <w:rPr>
          <w:color w:val="000000" w:themeColor="text1"/>
        </w:rPr>
        <w:t>underscores the clinical relevance of weighted network metrics in longitudinal assessment</w:t>
      </w:r>
      <w:r w:rsidR="00DF2729" w:rsidRPr="008B5835">
        <w:rPr>
          <w:color w:val="000000" w:themeColor="text1"/>
        </w:rPr>
        <w:t xml:space="preserve">. By investigating 139 individuals with stroke, Vecchio et al. indicated </w:t>
      </w:r>
      <w:r w:rsidR="00032939">
        <w:rPr>
          <w:color w:val="000000" w:themeColor="text1"/>
        </w:rPr>
        <w:t xml:space="preserve">a </w:t>
      </w:r>
      <w:r w:rsidR="00DF2729" w:rsidRPr="008B5835">
        <w:rPr>
          <w:color w:val="000000" w:themeColor="text1"/>
        </w:rPr>
        <w:t xml:space="preserve">significant correlation of </w:t>
      </w:r>
      <w:r w:rsidR="00032939">
        <w:rPr>
          <w:color w:val="000000" w:themeColor="text1"/>
        </w:rPr>
        <w:t xml:space="preserve">the </w:t>
      </w:r>
      <w:r w:rsidR="00DF2729" w:rsidRPr="008B5835">
        <w:rPr>
          <w:color w:val="000000" w:themeColor="text1"/>
        </w:rPr>
        <w:t>brain network and National Institutes of Health Stroke Scale at follow</w:t>
      </w:r>
      <w:r w:rsidR="00032939">
        <w:rPr>
          <w:color w:val="000000" w:themeColor="text1"/>
        </w:rPr>
        <w:t>-</w:t>
      </w:r>
      <w:r w:rsidR="00DF2729" w:rsidRPr="008B5835">
        <w:rPr>
          <w:color w:val="000000" w:themeColor="text1"/>
        </w:rPr>
        <w:t>up</w:t>
      </w:r>
      <w:r w:rsidRPr="008B5835">
        <w:rPr>
          <w:color w:val="000000" w:themeColor="text1"/>
        </w:rPr>
        <w:fldChar w:fldCharType="begin">
          <w:fldData xml:space="preserve">PEVuZE5vdGU+PENpdGU+PEF1dGhvcj5WZWNjaGlvPC9BdXRob3I+PFllYXI+MjAxOTwvWWVhcj48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WZWNjaGlvPC9BdXRob3I+PFllYXI+MjAxOTwvWWVhcj48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34</w:t>
      </w:r>
      <w:r w:rsidRPr="008B5835">
        <w:rPr>
          <w:color w:val="000000" w:themeColor="text1"/>
        </w:rPr>
        <w:fldChar w:fldCharType="end"/>
      </w:r>
      <w:r w:rsidRPr="008B5835">
        <w:rPr>
          <w:color w:val="000000" w:themeColor="text1"/>
        </w:rPr>
        <w:t>.</w:t>
      </w:r>
      <w:r w:rsidR="009340B5" w:rsidRPr="008B5835">
        <w:rPr>
          <w:color w:val="000000" w:themeColor="text1"/>
          <w:lang w:eastAsia="zh-CN"/>
        </w:rPr>
        <w:t xml:space="preserve"> </w:t>
      </w:r>
      <w:r w:rsidR="00893FAC" w:rsidRPr="008B5835">
        <w:rPr>
          <w:color w:val="000000" w:themeColor="text1"/>
          <w:lang w:eastAsia="zh-CN"/>
        </w:rPr>
        <w:t xml:space="preserve">Similarly, Nemati and colleagues used </w:t>
      </w:r>
      <w:r w:rsidR="002B29AD">
        <w:rPr>
          <w:color w:val="000000" w:themeColor="text1"/>
          <w:lang w:eastAsia="zh-CN"/>
        </w:rPr>
        <w:t xml:space="preserve">a </w:t>
      </w:r>
      <w:r w:rsidR="007119D3" w:rsidRPr="008B5835">
        <w:rPr>
          <w:color w:val="000000" w:themeColor="text1"/>
          <w:lang w:eastAsia="zh-CN"/>
        </w:rPr>
        <w:t xml:space="preserve">graph-theoretical marker of large-scale network topology </w:t>
      </w:r>
      <w:r w:rsidR="00893FAC" w:rsidRPr="008B5835">
        <w:rPr>
          <w:color w:val="000000" w:themeColor="text1"/>
          <w:lang w:eastAsia="zh-CN"/>
        </w:rPr>
        <w:t xml:space="preserve">early after stroke. Regression models showed </w:t>
      </w:r>
      <w:r w:rsidR="002B29AD">
        <w:rPr>
          <w:color w:val="000000" w:themeColor="text1"/>
          <w:lang w:eastAsia="zh-CN"/>
        </w:rPr>
        <w:t xml:space="preserve">that </w:t>
      </w:r>
      <w:r w:rsidR="00893FAC" w:rsidRPr="008B5835">
        <w:rPr>
          <w:color w:val="000000" w:themeColor="text1"/>
          <w:lang w:eastAsia="zh-CN"/>
        </w:rPr>
        <w:t xml:space="preserve">adding this measure increased explained variance in future deficits by 18% in </w:t>
      </w:r>
      <w:r w:rsidR="002B29AD">
        <w:rPr>
          <w:color w:val="000000" w:themeColor="text1"/>
          <w:lang w:eastAsia="zh-CN"/>
        </w:rPr>
        <w:t xml:space="preserve">the </w:t>
      </w:r>
      <w:r w:rsidR="00893FAC" w:rsidRPr="008B5835">
        <w:rPr>
          <w:color w:val="000000" w:themeColor="text1"/>
          <w:lang w:eastAsia="zh-CN"/>
        </w:rPr>
        <w:t xml:space="preserve">modified Rankin Scale, up to 24% in </w:t>
      </w:r>
      <w:r w:rsidR="002B29AD">
        <w:rPr>
          <w:color w:val="000000" w:themeColor="text1"/>
          <w:lang w:eastAsia="zh-CN"/>
        </w:rPr>
        <w:t xml:space="preserve">the </w:t>
      </w:r>
      <w:r w:rsidR="00893FAC" w:rsidRPr="008B5835">
        <w:rPr>
          <w:color w:val="000000" w:themeColor="text1"/>
          <w:lang w:eastAsia="zh-CN"/>
        </w:rPr>
        <w:t xml:space="preserve">National Institutes of Health Stroke Scale, and 16% in </w:t>
      </w:r>
      <w:r w:rsidR="002B29AD">
        <w:rPr>
          <w:color w:val="000000" w:themeColor="text1"/>
          <w:lang w:eastAsia="zh-CN"/>
        </w:rPr>
        <w:t xml:space="preserve">the </w:t>
      </w:r>
      <w:r w:rsidR="00893FAC" w:rsidRPr="008B5835">
        <w:rPr>
          <w:color w:val="000000" w:themeColor="text1"/>
          <w:lang w:eastAsia="zh-CN"/>
        </w:rPr>
        <w:t xml:space="preserve">Barthel Index. </w:t>
      </w:r>
      <w:r w:rsidRPr="008B5835">
        <w:rPr>
          <w:color w:val="000000" w:themeColor="text1"/>
        </w:rPr>
        <w:t>These findings highlight the potential of configurable RAT to promote functional reorganization by improving both local connectivity and global information transmission within the brain</w:t>
      </w:r>
      <w:r w:rsidRPr="008B5835">
        <w:rPr>
          <w:color w:val="000000" w:themeColor="text1"/>
        </w:rPr>
        <w:fldChar w:fldCharType="begin"/>
      </w:r>
      <w:r w:rsidR="00307A62" w:rsidRPr="008B5835">
        <w:rPr>
          <w:color w:val="000000" w:themeColor="text1"/>
        </w:rPr>
        <w:instrText xml:space="preserve"> ADDIN EN.CITE &lt;EndNote&gt;&lt;Cite&gt;&lt;Author&gt;Nemati&lt;/Author&gt;&lt;Year&gt;2022&lt;/Year&gt;&lt;RecNum&gt;5807&lt;/RecNum&gt;&lt;DisplayText&gt;&lt;style face="superscript"&gt;35&lt;/style&gt;&lt;/DisplayText&gt;&lt;record&gt;&lt;rec-number&gt;5807&lt;/rec-number&gt;&lt;foreign-keys&gt;&lt;key app="EN" db-id="edtteddwsvar0nezvekvs2vz9wxte0xvez5e" timestamp="1742971674"&gt;5807&lt;/key&gt;&lt;/foreign-keys&gt;&lt;ref-type name="Journal Article"&gt;17&lt;/ref-type&gt;&lt;contributors&gt;&lt;authors&gt;&lt;author&gt;Nemati, P. R.&lt;/author&gt;&lt;author&gt;Backhaus, W.&lt;/author&gt;&lt;author&gt;Feldheim, J.&lt;/author&gt;&lt;author&gt;Bönstrup, M.&lt;/author&gt;&lt;author&gt;Cheng, B.&lt;/author&gt;&lt;author&gt;Thomalla, G.&lt;/author&gt;&lt;author&gt;Gerloff, C.&lt;/author&gt;&lt;author&gt;Schulz, R.&lt;/author&gt;&lt;/authors&gt;&lt;/contributors&gt;&lt;auth-address&gt;Department of Neurology, University Medical Center Hamburg-Eppendorf, 20246 Hamburg, Germany.&amp;#xD;Department of Neurology, University Medical Center, 04103 Leipzig, Germany.&lt;/auth-address&gt;&lt;titles&gt;&lt;title&gt;Brain network topology early after stroke relates to recovery&lt;/title&gt;&lt;secondary-title&gt;Brain Commun&lt;/secondary-title&gt;&lt;alt-title&gt;Brain communications&lt;/alt-title&gt;&lt;/titles&gt;&lt;periodical&gt;&lt;full-title&gt;Brain Commun&lt;/full-title&gt;&lt;abbr-1&gt;Brain communications&lt;/abbr-1&gt;&lt;/periodical&gt;&lt;alt-periodical&gt;&lt;full-title&gt;Brain Commun&lt;/full-title&gt;&lt;abbr-1&gt;Brain communications&lt;/abbr-1&gt;&lt;/alt-periodical&gt;&lt;pages&gt;fcac049&lt;/pages&gt;&lt;volume&gt;4&lt;/volume&gt;&lt;number&gt;2&lt;/number&gt;&lt;edition&gt;2022/03/12&lt;/edition&gt;&lt;keywords&gt;&lt;keyword&gt;diffusion MRI&lt;/keyword&gt;&lt;keyword&gt;graph theory&lt;/keyword&gt;&lt;keyword&gt;motor recovery&lt;/keyword&gt;&lt;keyword&gt;severe impairment&lt;/keyword&gt;&lt;keyword&gt;structural connectome&lt;/keyword&gt;&lt;/keywords&gt;&lt;dates&gt;&lt;year&gt;2022&lt;/year&gt;&lt;/dates&gt;&lt;isbn&gt;2632-1297&lt;/isbn&gt;&lt;accession-num&gt;35274100&lt;/accession-num&gt;&lt;urls&gt;&lt;/urls&gt;&lt;custom2&gt;PMC8905614&lt;/custom2&gt;&lt;electronic-resource-num&gt;10.1093/braincomms/fcac049&lt;/electronic-resource-num&gt;&lt;remote-database-provider&gt;NLM&lt;/remote-database-provider&gt;&lt;language&gt;eng&lt;/language&gt;&lt;/record&gt;&lt;/Cite&gt;&lt;/EndNote&gt;</w:instrText>
      </w:r>
      <w:r w:rsidRPr="008B5835">
        <w:rPr>
          <w:color w:val="000000" w:themeColor="text1"/>
        </w:rPr>
        <w:fldChar w:fldCharType="separate"/>
      </w:r>
      <w:r w:rsidR="00307A62" w:rsidRPr="008B5835">
        <w:rPr>
          <w:noProof/>
          <w:color w:val="000000" w:themeColor="text1"/>
          <w:vertAlign w:val="superscript"/>
        </w:rPr>
        <w:t>35</w:t>
      </w:r>
      <w:r w:rsidRPr="008B5835">
        <w:rPr>
          <w:color w:val="000000" w:themeColor="text1"/>
        </w:rPr>
        <w:fldChar w:fldCharType="end"/>
      </w:r>
      <w:r w:rsidRPr="008B5835">
        <w:rPr>
          <w:color w:val="000000" w:themeColor="text1"/>
        </w:rPr>
        <w:t>.</w:t>
      </w:r>
    </w:p>
    <w:p w14:paraId="7C0D8E3E" w14:textId="77777777" w:rsidR="00532BD7" w:rsidRPr="008B5835" w:rsidRDefault="00532BD7" w:rsidP="008B5835">
      <w:pPr>
        <w:rPr>
          <w:color w:val="000000" w:themeColor="text1"/>
        </w:rPr>
      </w:pPr>
    </w:p>
    <w:p w14:paraId="123E5D1C" w14:textId="217B0408" w:rsidR="009340B5" w:rsidRPr="008B5835" w:rsidRDefault="007F7109" w:rsidP="008B5835">
      <w:pPr>
        <w:rPr>
          <w:color w:val="000000" w:themeColor="text1"/>
        </w:rPr>
      </w:pPr>
      <w:r w:rsidRPr="008B5835">
        <w:rPr>
          <w:color w:val="000000" w:themeColor="text1"/>
        </w:rPr>
        <w:t xml:space="preserve">Compared to conventional </w:t>
      </w:r>
      <w:r w:rsidR="00F722BA" w:rsidRPr="008B5835">
        <w:rPr>
          <w:color w:val="000000" w:themeColor="text1"/>
        </w:rPr>
        <w:t xml:space="preserve">robotic </w:t>
      </w:r>
      <w:r w:rsidRPr="008B5835">
        <w:rPr>
          <w:color w:val="000000" w:themeColor="text1"/>
        </w:rPr>
        <w:t>strategies, soft pneumatic gloves offer a customizable, patient-specific approach</w:t>
      </w:r>
      <w:r w:rsidR="00251FFA" w:rsidRPr="008B5835">
        <w:rPr>
          <w:color w:val="000000" w:themeColor="text1"/>
        </w:rPr>
        <w:t>.</w:t>
      </w:r>
      <w:r w:rsidRPr="008B5835">
        <w:rPr>
          <w:color w:val="000000" w:themeColor="text1"/>
        </w:rPr>
        <w:t xml:space="preserve"> </w:t>
      </w:r>
      <w:r w:rsidR="00251FFA" w:rsidRPr="008B5835">
        <w:rPr>
          <w:color w:val="000000" w:themeColor="text1"/>
        </w:rPr>
        <w:t>I</w:t>
      </w:r>
      <w:r w:rsidRPr="008B5835">
        <w:rPr>
          <w:color w:val="000000" w:themeColor="text1"/>
        </w:rPr>
        <w:t xml:space="preserve">t enhances </w:t>
      </w:r>
      <w:r w:rsidR="00F722BA" w:rsidRPr="008B5835">
        <w:rPr>
          <w:color w:val="000000" w:themeColor="text1"/>
        </w:rPr>
        <w:t xml:space="preserve">cortical </w:t>
      </w:r>
      <w:r w:rsidRPr="008B5835">
        <w:rPr>
          <w:color w:val="000000" w:themeColor="text1"/>
        </w:rPr>
        <w:t>plasticity through controlled movement training. Unlike rigid exoskeletons, which may impose unnatural joint constraints, the soft robotic design facilitates more naturalistic grasping and stretching movements</w:t>
      </w:r>
      <w:r w:rsidR="00751AB7" w:rsidRPr="008B5835">
        <w:rPr>
          <w:color w:val="000000" w:themeColor="text1"/>
        </w:rPr>
        <w:t xml:space="preserve"> for hand dys</w:t>
      </w:r>
      <w:r w:rsidR="00B27E96">
        <w:rPr>
          <w:color w:val="000000" w:themeColor="text1"/>
        </w:rPr>
        <w:t>f</w:t>
      </w:r>
      <w:r w:rsidR="00751AB7" w:rsidRPr="008B5835">
        <w:rPr>
          <w:color w:val="000000" w:themeColor="text1"/>
        </w:rPr>
        <w:t>unctions</w:t>
      </w:r>
      <w:r w:rsidRPr="008B5835">
        <w:rPr>
          <w:color w:val="000000" w:themeColor="text1"/>
        </w:rPr>
        <w:fldChar w:fldCharType="begin">
          <w:fldData xml:space="preserve">PEVuZE5vdGU+PENpdGU+PEF1dGhvcj5TaGk8L0F1dGhvcj48WWVhcj4yMDI1PC9ZZWFyPjxSZWNO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TaGk8L0F1dGhvcj48WWVhcj4yMDI1PC9ZZWFyPjxSZWNO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36</w:t>
      </w:r>
      <w:r w:rsidRPr="008B5835">
        <w:rPr>
          <w:color w:val="000000" w:themeColor="text1"/>
        </w:rPr>
        <w:fldChar w:fldCharType="end"/>
      </w:r>
      <w:r w:rsidRPr="008B5835">
        <w:rPr>
          <w:color w:val="000000" w:themeColor="text1"/>
        </w:rPr>
        <w:t xml:space="preserve">. Prior studies using robotic rehabilitation have demonstrated neural activation changes, but </w:t>
      </w:r>
      <w:r w:rsidR="00E34024" w:rsidRPr="008B5835">
        <w:rPr>
          <w:color w:val="000000" w:themeColor="text1"/>
        </w:rPr>
        <w:t>the present</w:t>
      </w:r>
      <w:r w:rsidRPr="008B5835">
        <w:rPr>
          <w:color w:val="000000" w:themeColor="text1"/>
        </w:rPr>
        <w:t xml:space="preserve"> study uniquely applies graph theory analysis to quantify global and local connectivity shifts</w:t>
      </w:r>
      <w:r w:rsidRPr="008B5835">
        <w:rPr>
          <w:color w:val="000000" w:themeColor="text1"/>
        </w:rPr>
        <w:fldChar w:fldCharType="begin">
          <w:fldData xml:space="preserve">PEVuZE5vdGU+PENpdGU+PEF1dGhvcj5aaG91PC9BdXRob3I+PFllYXI+MjAyNDwvWWVhcj48UmVj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aaG91PC9BdXRob3I+PFllYXI+MjAyNDwvWWVhcj48UmVj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Pr="008B5835">
        <w:rPr>
          <w:color w:val="000000" w:themeColor="text1"/>
        </w:rPr>
      </w:r>
      <w:r w:rsidRPr="008B5835">
        <w:rPr>
          <w:color w:val="000000" w:themeColor="text1"/>
        </w:rPr>
        <w:fldChar w:fldCharType="separate"/>
      </w:r>
      <w:r w:rsidR="00307A62" w:rsidRPr="008B5835">
        <w:rPr>
          <w:noProof/>
          <w:color w:val="000000" w:themeColor="text1"/>
          <w:vertAlign w:val="superscript"/>
        </w:rPr>
        <w:t>37</w:t>
      </w:r>
      <w:r w:rsidRPr="008B5835">
        <w:rPr>
          <w:color w:val="000000" w:themeColor="text1"/>
        </w:rPr>
        <w:fldChar w:fldCharType="end"/>
      </w:r>
      <w:r w:rsidRPr="008B5835">
        <w:rPr>
          <w:color w:val="000000" w:themeColor="text1"/>
        </w:rPr>
        <w:t>. This provides a more comprehensive understanding of how RAT influences brain network reorganization compared to traditional kinematic or neurophysiological assessments</w:t>
      </w:r>
      <w:r w:rsidR="00251FFA" w:rsidRPr="008B5835">
        <w:rPr>
          <w:color w:val="000000" w:themeColor="text1"/>
        </w:rPr>
        <w:t>. It</w:t>
      </w:r>
      <w:r w:rsidR="009340B5" w:rsidRPr="008B5835">
        <w:rPr>
          <w:color w:val="000000" w:themeColor="text1"/>
        </w:rPr>
        <w:t xml:space="preserve"> </w:t>
      </w:r>
      <w:r w:rsidR="00E34024" w:rsidRPr="008B5835">
        <w:rPr>
          <w:color w:val="000000" w:themeColor="text1"/>
        </w:rPr>
        <w:t>opens</w:t>
      </w:r>
      <w:r w:rsidRPr="008B5835">
        <w:rPr>
          <w:color w:val="000000" w:themeColor="text1"/>
        </w:rPr>
        <w:t xml:space="preserve"> </w:t>
      </w:r>
      <w:r w:rsidR="009340B5" w:rsidRPr="008B5835">
        <w:rPr>
          <w:color w:val="000000" w:themeColor="text1"/>
        </w:rPr>
        <w:t xml:space="preserve">a </w:t>
      </w:r>
      <w:r w:rsidRPr="008B5835">
        <w:rPr>
          <w:color w:val="000000" w:themeColor="text1"/>
        </w:rPr>
        <w:t>transformative possibilit</w:t>
      </w:r>
      <w:r w:rsidR="009340B5" w:rsidRPr="008B5835">
        <w:rPr>
          <w:color w:val="000000" w:themeColor="text1"/>
        </w:rPr>
        <w:t>y</w:t>
      </w:r>
      <w:r w:rsidRPr="008B5835">
        <w:rPr>
          <w:color w:val="000000" w:themeColor="text1"/>
        </w:rPr>
        <w:t xml:space="preserve"> for </w:t>
      </w:r>
      <w:r w:rsidR="00F722BA" w:rsidRPr="008B5835">
        <w:rPr>
          <w:color w:val="000000" w:themeColor="text1"/>
        </w:rPr>
        <w:t xml:space="preserve">hand </w:t>
      </w:r>
      <w:r w:rsidRPr="008B5835">
        <w:rPr>
          <w:color w:val="000000" w:themeColor="text1"/>
        </w:rPr>
        <w:t>precision rehabilitation</w:t>
      </w:r>
      <w:r w:rsidRPr="008B5835">
        <w:rPr>
          <w:color w:val="000000" w:themeColor="text1"/>
        </w:rPr>
        <w:fldChar w:fldCharType="begin">
          <w:fldData xml:space="preserve">PEVuZE5vdGU+PENpdGU+PEF1dGhvcj5MaXU8L0F1dGhvcj48WWVhcj4yMDI0PC9ZZWFyPjxSZWNO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</w:fldData>
        </w:fldChar>
      </w:r>
      <w:r w:rsidR="00FC0726" w:rsidRPr="008B5835">
        <w:rPr>
          <w:color w:val="000000" w:themeColor="text1"/>
        </w:rPr>
        <w:instrText xml:space="preserve"> ADDIN EN.CITE </w:instrText>
      </w:r>
      <w:r w:rsidR="00FC0726" w:rsidRPr="008B5835">
        <w:rPr>
          <w:color w:val="000000" w:themeColor="text1"/>
        </w:rPr>
        <w:fldChar w:fldCharType="begin">
          <w:fldData xml:space="preserve">PEVuZE5vdGU+PENpdGU+PEF1dGhvcj5MaXU8L0F1dGhvcj48WWVhcj4yMDI0PC9ZZWFyPjxSZWNO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</w:fldData>
        </w:fldChar>
      </w:r>
      <w:r w:rsidR="00FC0726" w:rsidRPr="008B5835">
        <w:rPr>
          <w:color w:val="000000" w:themeColor="text1"/>
        </w:rPr>
        <w:instrText xml:space="preserve"> ADDIN EN.CITE.DATA </w:instrText>
      </w:r>
      <w:r w:rsidR="00FC0726" w:rsidRPr="008B5835">
        <w:rPr>
          <w:color w:val="000000" w:themeColor="text1"/>
        </w:rPr>
      </w:r>
      <w:r w:rsidR="00FC0726" w:rsidRPr="008B5835">
        <w:rPr>
          <w:color w:val="000000" w:themeColor="text1"/>
        </w:rPr>
        <w:fldChar w:fldCharType="end"/>
      </w:r>
      <w:r w:rsidRPr="008B5835">
        <w:rPr>
          <w:color w:val="000000" w:themeColor="text1"/>
        </w:rPr>
      </w:r>
      <w:r w:rsidRPr="008B5835">
        <w:rPr>
          <w:color w:val="000000" w:themeColor="text1"/>
        </w:rPr>
        <w:fldChar w:fldCharType="separate"/>
      </w:r>
      <w:r w:rsidR="00FC0726" w:rsidRPr="008B5835">
        <w:rPr>
          <w:noProof/>
          <w:color w:val="000000" w:themeColor="text1"/>
          <w:vertAlign w:val="superscript"/>
        </w:rPr>
        <w:t>13</w:t>
      </w:r>
      <w:r w:rsidRPr="008B5835">
        <w:rPr>
          <w:color w:val="000000" w:themeColor="text1"/>
        </w:rPr>
        <w:fldChar w:fldCharType="end"/>
      </w:r>
      <w:r w:rsidRPr="008B5835">
        <w:rPr>
          <w:color w:val="000000" w:themeColor="text1"/>
        </w:rPr>
        <w:t>.</w:t>
      </w:r>
    </w:p>
    <w:p w14:paraId="102C04EF" w14:textId="77777777" w:rsidR="00532BD7" w:rsidRPr="008B5835" w:rsidRDefault="00532BD7" w:rsidP="008B5835">
      <w:pPr>
        <w:rPr>
          <w:color w:val="000000" w:themeColor="text1"/>
        </w:rPr>
      </w:pPr>
    </w:p>
    <w:p w14:paraId="67B6454E" w14:textId="11EB30F1" w:rsidR="007F7109" w:rsidRPr="008B5835" w:rsidRDefault="009340B5" w:rsidP="008B5835">
      <w:pPr>
        <w:rPr>
          <w:color w:val="000000" w:themeColor="text1"/>
        </w:rPr>
      </w:pPr>
      <w:r w:rsidRPr="008B5835">
        <w:rPr>
          <w:color w:val="000000" w:themeColor="text1"/>
        </w:rPr>
        <w:lastRenderedPageBreak/>
        <w:t>Despite the promising results, several limitations must be acknowledged. First, c</w:t>
      </w:r>
      <w:r w:rsidR="007F7109" w:rsidRPr="008B5835">
        <w:rPr>
          <w:color w:val="000000" w:themeColor="text1"/>
        </w:rPr>
        <w:t xml:space="preserve">onsidering </w:t>
      </w:r>
      <w:r w:rsidR="002B29AD">
        <w:rPr>
          <w:color w:val="000000" w:themeColor="text1"/>
        </w:rPr>
        <w:t xml:space="preserve">that </w:t>
      </w:r>
      <w:r w:rsidR="007F7109" w:rsidRPr="008B5835">
        <w:rPr>
          <w:color w:val="000000" w:themeColor="text1"/>
        </w:rPr>
        <w:t>the present protocols are adjusted manually, future applications may involve AI-driven adaptive control algorithms</w:t>
      </w:r>
      <w:r w:rsidR="00251FFA" w:rsidRPr="008B5835">
        <w:rPr>
          <w:color w:val="000000" w:themeColor="text1"/>
        </w:rPr>
        <w:t>.</w:t>
      </w:r>
      <w:r w:rsidR="007F7109" w:rsidRPr="008B5835">
        <w:rPr>
          <w:color w:val="000000" w:themeColor="text1"/>
        </w:rPr>
        <w:t xml:space="preserve"> </w:t>
      </w:r>
      <w:r w:rsidR="00251FFA" w:rsidRPr="008B5835">
        <w:rPr>
          <w:color w:val="000000" w:themeColor="text1"/>
        </w:rPr>
        <w:t>R</w:t>
      </w:r>
      <w:r w:rsidR="007F7109" w:rsidRPr="008B5835">
        <w:rPr>
          <w:color w:val="000000" w:themeColor="text1"/>
        </w:rPr>
        <w:t>obotic assistance</w:t>
      </w:r>
      <w:r w:rsidR="003E60BB" w:rsidRPr="008B5835">
        <w:rPr>
          <w:color w:val="000000" w:themeColor="text1"/>
        </w:rPr>
        <w:t>/pressure</w:t>
      </w:r>
      <w:r w:rsidR="007F7109" w:rsidRPr="008B5835">
        <w:rPr>
          <w:color w:val="000000" w:themeColor="text1"/>
        </w:rPr>
        <w:t xml:space="preserve"> </w:t>
      </w:r>
      <w:r w:rsidR="00251FFA" w:rsidRPr="008B5835">
        <w:rPr>
          <w:color w:val="000000" w:themeColor="text1"/>
        </w:rPr>
        <w:t xml:space="preserve">can be tailored </w:t>
      </w:r>
      <w:r w:rsidR="007F7109" w:rsidRPr="008B5835">
        <w:rPr>
          <w:color w:val="000000" w:themeColor="text1"/>
        </w:rPr>
        <w:t>based on real-time feedback</w:t>
      </w:r>
      <w:r w:rsidR="00251FFA" w:rsidRPr="008B5835">
        <w:rPr>
          <w:color w:val="000000" w:themeColor="text1"/>
        </w:rPr>
        <w:t>s</w:t>
      </w:r>
      <w:r w:rsidR="007F7109" w:rsidRPr="008B5835">
        <w:rPr>
          <w:color w:val="000000" w:themeColor="text1"/>
        </w:rPr>
        <w:fldChar w:fldCharType="begin">
          <w:fldData xml:space="preserve">PEVuZE5vdGU+PENpdGU+PEF1dGhvcj5TZW5hZGhlZXJhPC9BdXRob3I+PFllYXI+MjAyNDwvWWVh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TZW5hZGhlZXJhPC9BdXRob3I+PFllYXI+MjAyNDwvWWVh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007F7109" w:rsidRPr="008B5835">
        <w:rPr>
          <w:color w:val="000000" w:themeColor="text1"/>
        </w:rPr>
      </w:r>
      <w:r w:rsidR="007F7109" w:rsidRPr="008B5835">
        <w:rPr>
          <w:color w:val="000000" w:themeColor="text1"/>
        </w:rPr>
        <w:fldChar w:fldCharType="separate"/>
      </w:r>
      <w:r w:rsidR="00307A62" w:rsidRPr="008B5835">
        <w:rPr>
          <w:noProof/>
          <w:color w:val="000000" w:themeColor="text1"/>
          <w:vertAlign w:val="superscript"/>
        </w:rPr>
        <w:t>38</w:t>
      </w:r>
      <w:r w:rsidR="007F7109" w:rsidRPr="008B5835">
        <w:rPr>
          <w:color w:val="000000" w:themeColor="text1"/>
        </w:rPr>
        <w:fldChar w:fldCharType="end"/>
      </w:r>
      <w:r w:rsidR="007F7109" w:rsidRPr="008B5835">
        <w:rPr>
          <w:color w:val="000000" w:themeColor="text1"/>
        </w:rPr>
        <w:t>. For example, by incorporating machine learning or even reinforcement learning models, future systems could intelligently optimize therapy protocols</w:t>
      </w:r>
      <w:r w:rsidR="00127157" w:rsidRPr="008B5835">
        <w:rPr>
          <w:color w:val="000000" w:themeColor="text1"/>
        </w:rPr>
        <w:t xml:space="preserve"> or construct </w:t>
      </w:r>
      <w:r w:rsidR="002B29AD">
        <w:rPr>
          <w:color w:val="000000" w:themeColor="text1"/>
        </w:rPr>
        <w:t xml:space="preserve">a </w:t>
      </w:r>
      <w:r w:rsidR="00127157" w:rsidRPr="008B5835">
        <w:rPr>
          <w:color w:val="000000" w:themeColor="text1"/>
        </w:rPr>
        <w:t>brain-robot interface</w:t>
      </w:r>
      <w:r w:rsidR="007F7109" w:rsidRPr="008B5835">
        <w:rPr>
          <w:color w:val="000000" w:themeColor="text1"/>
        </w:rPr>
        <w:t xml:space="preserve"> </w:t>
      </w:r>
      <w:r w:rsidR="00127157" w:rsidRPr="008B5835">
        <w:rPr>
          <w:color w:val="000000" w:themeColor="text1"/>
        </w:rPr>
        <w:t xml:space="preserve">to </w:t>
      </w:r>
      <w:r w:rsidR="007F7109" w:rsidRPr="008B5835">
        <w:rPr>
          <w:color w:val="000000" w:themeColor="text1"/>
        </w:rPr>
        <w:t>enhanc</w:t>
      </w:r>
      <w:r w:rsidR="00127157" w:rsidRPr="008B5835">
        <w:rPr>
          <w:color w:val="000000" w:themeColor="text1"/>
        </w:rPr>
        <w:t>e</w:t>
      </w:r>
      <w:r w:rsidR="007F7109" w:rsidRPr="008B5835">
        <w:rPr>
          <w:color w:val="000000" w:themeColor="text1"/>
        </w:rPr>
        <w:t xml:space="preserve"> functional outcomes for stroke survivors</w:t>
      </w:r>
      <w:r w:rsidR="007F7109" w:rsidRPr="008B5835">
        <w:rPr>
          <w:color w:val="000000" w:themeColor="text1"/>
        </w:rPr>
        <w:fldChar w:fldCharType="begin">
          <w:fldData xml:space="preserve">PEVuZE5vdGU+PENpdGU+PEF1dGhvcj5aaG91PC9BdXRob3I+PFllYXI+MjAyNDwvWWVhcj48UmVj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=
</w:fldData>
        </w:fldChar>
      </w:r>
      <w:r w:rsidR="00307A62" w:rsidRPr="008B5835">
        <w:rPr>
          <w:color w:val="000000" w:themeColor="text1"/>
        </w:rPr>
        <w:instrText xml:space="preserve"> ADDIN EN.CITE </w:instrText>
      </w:r>
      <w:r w:rsidR="00307A62" w:rsidRPr="008B5835">
        <w:rPr>
          <w:color w:val="000000" w:themeColor="text1"/>
        </w:rPr>
        <w:fldChar w:fldCharType="begin">
          <w:fldData xml:space="preserve">PEVuZE5vdGU+PENpdGU+PEF1dGhvcj5aaG91PC9BdXRob3I+PFllYXI+MjAyNDwvWWVhcj48UmVj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=
</w:fldData>
        </w:fldChar>
      </w:r>
      <w:r w:rsidR="00307A62" w:rsidRPr="008B5835">
        <w:rPr>
          <w:color w:val="000000" w:themeColor="text1"/>
        </w:rPr>
        <w:instrText xml:space="preserve"> ADDIN EN.CITE.DATA </w:instrText>
      </w:r>
      <w:r w:rsidR="00307A62" w:rsidRPr="008B5835">
        <w:rPr>
          <w:color w:val="000000" w:themeColor="text1"/>
        </w:rPr>
      </w:r>
      <w:r w:rsidR="00307A62" w:rsidRPr="008B5835">
        <w:rPr>
          <w:color w:val="000000" w:themeColor="text1"/>
        </w:rPr>
        <w:fldChar w:fldCharType="end"/>
      </w:r>
      <w:r w:rsidR="007F7109" w:rsidRPr="008B5835">
        <w:rPr>
          <w:color w:val="000000" w:themeColor="text1"/>
        </w:rPr>
      </w:r>
      <w:r w:rsidR="007F7109" w:rsidRPr="008B5835">
        <w:rPr>
          <w:color w:val="000000" w:themeColor="text1"/>
        </w:rPr>
        <w:fldChar w:fldCharType="separate"/>
      </w:r>
      <w:r w:rsidR="00307A62" w:rsidRPr="008B5835">
        <w:rPr>
          <w:noProof/>
          <w:color w:val="000000" w:themeColor="text1"/>
          <w:vertAlign w:val="superscript"/>
        </w:rPr>
        <w:t>37,39</w:t>
      </w:r>
      <w:r w:rsidR="007F7109" w:rsidRPr="008B5835">
        <w:rPr>
          <w:color w:val="000000" w:themeColor="text1"/>
        </w:rPr>
        <w:fldChar w:fldCharType="end"/>
      </w:r>
      <w:r w:rsidR="007F7109" w:rsidRPr="008B5835">
        <w:rPr>
          <w:color w:val="000000" w:themeColor="text1"/>
        </w:rPr>
        <w:t>.</w:t>
      </w:r>
      <w:r w:rsidR="003E60BB" w:rsidRPr="008B5835">
        <w:rPr>
          <w:color w:val="000000" w:themeColor="text1"/>
        </w:rPr>
        <w:t xml:space="preserve"> </w:t>
      </w:r>
      <w:r w:rsidRPr="008B5835">
        <w:rPr>
          <w:color w:val="000000" w:themeColor="text1"/>
        </w:rPr>
        <w:t xml:space="preserve">Second, </w:t>
      </w:r>
      <w:r w:rsidR="007F7109" w:rsidRPr="008B5835">
        <w:rPr>
          <w:color w:val="000000" w:themeColor="text1"/>
        </w:rPr>
        <w:t xml:space="preserve">the relatively small sample size and short intervention duration may limit the generalizability of </w:t>
      </w:r>
      <w:r w:rsidR="00E34024" w:rsidRPr="008B5835">
        <w:rPr>
          <w:color w:val="000000" w:themeColor="text1"/>
        </w:rPr>
        <w:t>these</w:t>
      </w:r>
      <w:r w:rsidR="007F7109" w:rsidRPr="008B5835">
        <w:rPr>
          <w:color w:val="000000" w:themeColor="text1"/>
        </w:rPr>
        <w:t xml:space="preserve"> findings. </w:t>
      </w:r>
      <w:r w:rsidR="007119D3" w:rsidRPr="008B5835">
        <w:rPr>
          <w:color w:val="000000" w:themeColor="text1"/>
        </w:rPr>
        <w:t xml:space="preserve">As a result, </w:t>
      </w:r>
      <w:r w:rsidR="002B29AD">
        <w:rPr>
          <w:color w:val="000000" w:themeColor="text1"/>
        </w:rPr>
        <w:t xml:space="preserve">the </w:t>
      </w:r>
      <w:r w:rsidR="007119D3" w:rsidRPr="008B5835">
        <w:rPr>
          <w:color w:val="000000" w:themeColor="text1"/>
        </w:rPr>
        <w:t xml:space="preserve">potential involvement of correlations between these neural changes and hand improvements can be limited by the short-term intervention. </w:t>
      </w:r>
      <w:r w:rsidRPr="008B5835">
        <w:rPr>
          <w:color w:val="000000" w:themeColor="text1"/>
        </w:rPr>
        <w:t xml:space="preserve">Third, </w:t>
      </w:r>
      <w:r w:rsidR="007F7109" w:rsidRPr="008B5835">
        <w:rPr>
          <w:color w:val="000000" w:themeColor="text1"/>
        </w:rPr>
        <w:t xml:space="preserve">fNIRS has depth penetration constraints, primarily capturing cortical hemodynamics without providing insights into subcortical activity. Further exploration of varying training paradigms, individualized control strategies, and multi-modal imaging approaches on alteration profiles </w:t>
      </w:r>
      <w:r w:rsidR="00F4304A" w:rsidRPr="008B5835">
        <w:rPr>
          <w:color w:val="000000" w:themeColor="text1"/>
        </w:rPr>
        <w:t>after</w:t>
      </w:r>
      <w:r w:rsidR="007F7109" w:rsidRPr="008B5835">
        <w:rPr>
          <w:color w:val="000000" w:themeColor="text1"/>
        </w:rPr>
        <w:t xml:space="preserve"> stroke will provide deeper insights into optimizing RAT protocols.</w:t>
      </w:r>
    </w:p>
    <w:p w14:paraId="2AD7DE31" w14:textId="77777777" w:rsidR="00532BD7" w:rsidRPr="008B5835" w:rsidRDefault="00532BD7" w:rsidP="008B5835">
      <w:pPr>
        <w:rPr>
          <w:color w:val="000000" w:themeColor="text1"/>
        </w:rPr>
      </w:pPr>
    </w:p>
    <w:p w14:paraId="568D9E2C" w14:textId="3BBF2E19" w:rsidR="007F7109" w:rsidRPr="008B5835" w:rsidRDefault="007F7109" w:rsidP="008B5835">
      <w:pPr>
        <w:rPr>
          <w:color w:val="000000" w:themeColor="text1"/>
        </w:rPr>
      </w:pPr>
      <w:r w:rsidRPr="00804F1E">
        <w:rPr>
          <w:color w:val="000000" w:themeColor="text1"/>
          <w:highlight w:val="yellow"/>
        </w:rPr>
        <w:t xml:space="preserve">In conclusion, this study emphasizes the potential of configurable soft pneumatic </w:t>
      </w:r>
      <w:r w:rsidR="00F6141F" w:rsidRPr="00804F1E">
        <w:rPr>
          <w:color w:val="000000" w:themeColor="text1"/>
          <w:highlight w:val="yellow"/>
        </w:rPr>
        <w:t>robot</w:t>
      </w:r>
      <w:r w:rsidRPr="00804F1E">
        <w:rPr>
          <w:color w:val="000000" w:themeColor="text1"/>
          <w:highlight w:val="yellow"/>
        </w:rPr>
        <w:t>s to promote neuroplasticity through modulating brain connectivity and network structures. By leveraging fNIRS-based brain network analysis, future research can refine robotic-assisted rehabilitation interventions, ultimately enhancing functional outcomes for stroke survivors.</w:t>
      </w:r>
      <w:r w:rsidRPr="008B5835">
        <w:rPr>
          <w:color w:val="000000" w:themeColor="text1"/>
        </w:rPr>
        <w:t xml:space="preserve"> The findings underscore the need for continued </w:t>
      </w:r>
      <w:r w:rsidR="00251FFA" w:rsidRPr="008B5835">
        <w:rPr>
          <w:color w:val="000000" w:themeColor="text1"/>
        </w:rPr>
        <w:t xml:space="preserve">development </w:t>
      </w:r>
      <w:r w:rsidRPr="008B5835">
        <w:rPr>
          <w:color w:val="000000" w:themeColor="text1"/>
        </w:rPr>
        <w:t>in soft robotic rehabilitation</w:t>
      </w:r>
      <w:r w:rsidR="00251FFA" w:rsidRPr="008B5835">
        <w:rPr>
          <w:color w:val="000000" w:themeColor="text1"/>
        </w:rPr>
        <w:t>.</w:t>
      </w:r>
      <w:r w:rsidRPr="008B5835">
        <w:rPr>
          <w:color w:val="000000" w:themeColor="text1"/>
        </w:rPr>
        <w:t xml:space="preserve"> </w:t>
      </w:r>
      <w:r w:rsidR="00251FFA" w:rsidRPr="008B5835">
        <w:rPr>
          <w:color w:val="000000" w:themeColor="text1"/>
        </w:rPr>
        <w:t xml:space="preserve">This innovation should integrate </w:t>
      </w:r>
      <w:r w:rsidRPr="008B5835">
        <w:rPr>
          <w:color w:val="000000" w:themeColor="text1"/>
        </w:rPr>
        <w:t>advanced neuroimaging and computational techniques to tailor interventions to patients' neurophysiological profiles.</w:t>
      </w:r>
    </w:p>
    <w:p w14:paraId="0B79580C" w14:textId="77777777" w:rsidR="00532BD7" w:rsidRPr="008B5835" w:rsidRDefault="00532BD7" w:rsidP="008B5835">
      <w:pPr>
        <w:pBdr>
          <w:top w:val="nil"/>
          <w:left w:val="nil"/>
          <w:bottom w:val="nil"/>
          <w:right w:val="nil"/>
          <w:between w:val="nil"/>
        </w:pBdr>
        <w:rPr>
          <w:b/>
          <w:color w:val="000000" w:themeColor="text1"/>
        </w:rPr>
      </w:pPr>
    </w:p>
    <w:p w14:paraId="21C75B9C" w14:textId="25AD7BF6" w:rsidR="00532BD7" w:rsidRPr="008B5835" w:rsidRDefault="00532BD7" w:rsidP="008B5835">
      <w:pPr>
        <w:pBdr>
          <w:top w:val="nil"/>
          <w:left w:val="nil"/>
          <w:bottom w:val="nil"/>
          <w:right w:val="nil"/>
          <w:between w:val="nil"/>
        </w:pBdr>
        <w:rPr>
          <w:color w:val="000000" w:themeColor="text1"/>
        </w:rPr>
      </w:pPr>
      <w:r w:rsidRPr="008B5835">
        <w:rPr>
          <w:b/>
          <w:color w:val="000000" w:themeColor="text1"/>
        </w:rPr>
        <w:t xml:space="preserve">ACKNOWLEDGMENTS: </w:t>
      </w:r>
    </w:p>
    <w:p w14:paraId="781232BB" w14:textId="4691FBF5" w:rsidR="00532BD7" w:rsidRPr="008B5835" w:rsidRDefault="00532BD7" w:rsidP="008B5835">
      <w:pPr>
        <w:rPr>
          <w:color w:val="000000" w:themeColor="text1"/>
        </w:rPr>
      </w:pPr>
      <w:r w:rsidRPr="008B5835">
        <w:rPr>
          <w:color w:val="000000" w:themeColor="text1"/>
        </w:rPr>
        <w:t xml:space="preserve">This work was supported by Hubei Provincial Major Science and Technology Special Project (No. 2023BCA002), Interdisciplinary Research Support Program of Huazhong University of Science and Technology (No. 2024JCYJ067), Natural Science Foundation of Hubei Province, China (No. 2024AFB043), and Research </w:t>
      </w:r>
      <w:r w:rsidR="002B29AD">
        <w:rPr>
          <w:color w:val="000000" w:themeColor="text1"/>
        </w:rPr>
        <w:t>F</w:t>
      </w:r>
      <w:r w:rsidRPr="008B5835">
        <w:rPr>
          <w:color w:val="000000" w:themeColor="text1"/>
        </w:rPr>
        <w:t>und of Tongji Hospital (No. 2024B24).</w:t>
      </w:r>
    </w:p>
    <w:p w14:paraId="21851F8B" w14:textId="77777777" w:rsidR="00532BD7" w:rsidRPr="008B5835" w:rsidRDefault="00532BD7" w:rsidP="008B5835">
      <w:pPr>
        <w:rPr>
          <w:color w:val="000000" w:themeColor="text1"/>
        </w:rPr>
      </w:pPr>
    </w:p>
    <w:p w14:paraId="2591200A" w14:textId="0A20AC0C" w:rsidR="007F7109" w:rsidRPr="008B5835" w:rsidRDefault="007F7109" w:rsidP="008B5835">
      <w:pPr>
        <w:pBdr>
          <w:top w:val="nil"/>
          <w:left w:val="nil"/>
          <w:bottom w:val="nil"/>
          <w:right w:val="nil"/>
          <w:between w:val="nil"/>
        </w:pBdr>
        <w:rPr>
          <w:color w:val="000000" w:themeColor="text1"/>
        </w:rPr>
      </w:pPr>
      <w:r w:rsidRPr="008B5835">
        <w:rPr>
          <w:b/>
          <w:color w:val="000000" w:themeColor="text1"/>
        </w:rPr>
        <w:t xml:space="preserve">DISCLOSURE: </w:t>
      </w:r>
    </w:p>
    <w:p w14:paraId="392727D5" w14:textId="77777777" w:rsidR="007F7109" w:rsidRPr="008B5835" w:rsidRDefault="007F7109" w:rsidP="008B5835">
      <w:pPr>
        <w:rPr>
          <w:color w:val="000000" w:themeColor="text1"/>
        </w:rPr>
      </w:pPr>
      <w:r w:rsidRPr="008B5835">
        <w:rPr>
          <w:color w:val="000000" w:themeColor="text1"/>
        </w:rPr>
        <w:t>None.</w:t>
      </w:r>
    </w:p>
    <w:p w14:paraId="31130FBB" w14:textId="77777777" w:rsidR="00532BD7" w:rsidRPr="008B5835" w:rsidRDefault="00532BD7" w:rsidP="008B5835">
      <w:pPr>
        <w:rPr>
          <w:b/>
          <w:color w:val="000000" w:themeColor="text1"/>
        </w:rPr>
      </w:pPr>
    </w:p>
    <w:p w14:paraId="5B108B60" w14:textId="40FFD173" w:rsidR="007F7109" w:rsidRPr="008B5835" w:rsidRDefault="007F7109" w:rsidP="008B5835">
      <w:pPr>
        <w:rPr>
          <w:b/>
          <w:color w:val="000000" w:themeColor="text1"/>
        </w:rPr>
      </w:pPr>
      <w:r w:rsidRPr="008B5835">
        <w:rPr>
          <w:b/>
          <w:color w:val="000000" w:themeColor="text1"/>
        </w:rPr>
        <w:t>REFERENCES:</w:t>
      </w:r>
      <w:r w:rsidRPr="008B5835">
        <w:rPr>
          <w:color w:val="000000" w:themeColor="text1"/>
        </w:rPr>
        <w:t xml:space="preserve"> </w:t>
      </w:r>
    </w:p>
    <w:p w14:paraId="7FB25DF5" w14:textId="6ADAB50E" w:rsidR="00307A62" w:rsidRPr="008B5835" w:rsidRDefault="007F7109" w:rsidP="008B5835">
      <w:pPr>
        <w:pStyle w:val="EndNoteBibliography"/>
      </w:pPr>
      <w:r w:rsidRPr="008B5835">
        <w:rPr>
          <w:b/>
          <w:bCs/>
          <w:color w:val="000000" w:themeColor="text1"/>
        </w:rPr>
        <w:fldChar w:fldCharType="begin"/>
      </w:r>
      <w:r w:rsidRPr="008B5835">
        <w:rPr>
          <w:b/>
          <w:bCs/>
          <w:color w:val="000000" w:themeColor="text1"/>
        </w:rPr>
        <w:instrText xml:space="preserve"> ADDIN EN.REFLIST </w:instrText>
      </w:r>
      <w:r w:rsidRPr="008B5835">
        <w:rPr>
          <w:b/>
          <w:bCs/>
          <w:color w:val="000000" w:themeColor="text1"/>
        </w:rPr>
        <w:fldChar w:fldCharType="separate"/>
      </w:r>
      <w:r w:rsidR="00307A62" w:rsidRPr="008B5835">
        <w:t xml:space="preserve">1. He, Q. et al. Global, regional, and national burden of stroke, 1990-2021: A systematic analysis for global burden of disease 2021. </w:t>
      </w:r>
      <w:r w:rsidR="00307A62" w:rsidRPr="008B5835">
        <w:rPr>
          <w:i/>
        </w:rPr>
        <w:t>Stroke.</w:t>
      </w:r>
      <w:r w:rsidR="00307A62" w:rsidRPr="008B5835">
        <w:t xml:space="preserve"> </w:t>
      </w:r>
      <w:r w:rsidR="00307A62" w:rsidRPr="008B5835">
        <w:rPr>
          <w:b/>
        </w:rPr>
        <w:t>55</w:t>
      </w:r>
      <w:r w:rsidR="00307A62" w:rsidRPr="008B5835">
        <w:t xml:space="preserve"> (12), 2815</w:t>
      </w:r>
      <w:r w:rsidR="00CC3716">
        <w:t>–</w:t>
      </w:r>
      <w:r w:rsidR="00307A62" w:rsidRPr="008B5835">
        <w:t>2824 (2024).</w:t>
      </w:r>
    </w:p>
    <w:p w14:paraId="3DBDB6C8" w14:textId="5A67D39F" w:rsidR="00307A62" w:rsidRPr="008B5835" w:rsidRDefault="00307A62" w:rsidP="008B5835">
      <w:pPr>
        <w:pStyle w:val="EndNoteBibliography"/>
      </w:pPr>
      <w:r w:rsidRPr="008B5835">
        <w:t xml:space="preserve">2. Houwink, A., Nijland, R. H., Geurts, A. C., Kwakkel, G. Functional recovery of the paretic upper limb after stroke: Who regains hand capacity? </w:t>
      </w:r>
      <w:r w:rsidRPr="008B5835">
        <w:rPr>
          <w:i/>
        </w:rPr>
        <w:t>Arch Phys Med Rehabil.</w:t>
      </w:r>
      <w:r w:rsidRPr="008B5835">
        <w:t xml:space="preserve"> </w:t>
      </w:r>
      <w:r w:rsidRPr="008B5835">
        <w:rPr>
          <w:b/>
        </w:rPr>
        <w:t>94</w:t>
      </w:r>
      <w:r w:rsidRPr="008B5835">
        <w:t xml:space="preserve"> (5), 839</w:t>
      </w:r>
      <w:r w:rsidR="00CC3716">
        <w:t>–</w:t>
      </w:r>
      <w:r w:rsidRPr="008B5835">
        <w:t>844 (2013).</w:t>
      </w:r>
    </w:p>
    <w:p w14:paraId="6869ABCF" w14:textId="77777777" w:rsidR="00307A62" w:rsidRPr="008B5835" w:rsidRDefault="00307A62" w:rsidP="008B5835">
      <w:pPr>
        <w:pStyle w:val="EndNoteBibliography"/>
      </w:pPr>
      <w:r w:rsidRPr="008B5835">
        <w:t xml:space="preserve">3. Hirayama, K., Matsuda, M., Teruya, M., Fuchigami, T., Morioka, S. Trends in amount of use to upper limb function in patients with subacute stroke: A cross-sectional study using segmental regression analysis. </w:t>
      </w:r>
      <w:r w:rsidRPr="008B5835">
        <w:rPr>
          <w:i/>
        </w:rPr>
        <w:t>BMC Neurol.</w:t>
      </w:r>
      <w:r w:rsidRPr="008B5835">
        <w:t xml:space="preserve"> </w:t>
      </w:r>
      <w:r w:rsidRPr="008B5835">
        <w:rPr>
          <w:b/>
        </w:rPr>
        <w:t>23</w:t>
      </w:r>
      <w:r w:rsidRPr="008B5835">
        <w:t xml:space="preserve"> (1), 429 (2023).</w:t>
      </w:r>
    </w:p>
    <w:p w14:paraId="7C4710DC" w14:textId="4DA06E71" w:rsidR="00307A62" w:rsidRPr="008B5835" w:rsidRDefault="00307A62" w:rsidP="008B5835">
      <w:pPr>
        <w:pStyle w:val="EndNoteBibliography"/>
      </w:pPr>
      <w:r w:rsidRPr="008B5835">
        <w:t>4. Feigin, V. L.</w:t>
      </w:r>
      <w:r w:rsidR="00CC3716">
        <w:t>,</w:t>
      </w:r>
      <w:r w:rsidRPr="008B5835">
        <w:t xml:space="preserve"> Owolabi, M. O. Pragmatic solutions to reduce the global burden of stroke: A world stroke organization-lancet neurology commission. </w:t>
      </w:r>
      <w:r w:rsidRPr="008B5835">
        <w:rPr>
          <w:i/>
        </w:rPr>
        <w:t>Lancet Neurol.</w:t>
      </w:r>
      <w:r w:rsidRPr="008B5835">
        <w:t xml:space="preserve"> </w:t>
      </w:r>
      <w:r w:rsidRPr="008B5835">
        <w:rPr>
          <w:b/>
        </w:rPr>
        <w:t>22</w:t>
      </w:r>
      <w:r w:rsidRPr="008B5835">
        <w:t xml:space="preserve"> (12), 1160</w:t>
      </w:r>
      <w:r w:rsidR="00CC3716">
        <w:t>–</w:t>
      </w:r>
      <w:r w:rsidRPr="008B5835">
        <w:t>1206 (2023).</w:t>
      </w:r>
    </w:p>
    <w:p w14:paraId="479DABE4" w14:textId="59A05A00" w:rsidR="00307A62" w:rsidRPr="008B5835" w:rsidRDefault="00307A62" w:rsidP="008B5835">
      <w:pPr>
        <w:pStyle w:val="EndNoteBibliography"/>
      </w:pPr>
      <w:r w:rsidRPr="008B5835">
        <w:t xml:space="preserve">5. Chen, Z. J. et al. Exoskeleton-assisted anthropomorphic movement training for the upper limb after stroke: The eamt randomized trial. </w:t>
      </w:r>
      <w:r w:rsidRPr="008B5835">
        <w:rPr>
          <w:i/>
        </w:rPr>
        <w:t>Stroke.</w:t>
      </w:r>
      <w:r w:rsidRPr="008B5835">
        <w:t xml:space="preserve"> </w:t>
      </w:r>
      <w:r w:rsidRPr="008B5835">
        <w:rPr>
          <w:b/>
        </w:rPr>
        <w:t>54</w:t>
      </w:r>
      <w:r w:rsidRPr="008B5835">
        <w:t xml:space="preserve"> (6), 1464</w:t>
      </w:r>
      <w:r w:rsidR="00CC3716">
        <w:t>–</w:t>
      </w:r>
      <w:r w:rsidRPr="008B5835">
        <w:t>1473 (2023).</w:t>
      </w:r>
    </w:p>
    <w:p w14:paraId="2F2FA901" w14:textId="2DF01E6A" w:rsidR="00307A62" w:rsidRPr="008B5835" w:rsidRDefault="00307A62" w:rsidP="008B5835">
      <w:pPr>
        <w:pStyle w:val="EndNoteBibliography"/>
      </w:pPr>
      <w:r w:rsidRPr="008B5835">
        <w:t xml:space="preserve">6. Lin, D. J. et al. Distinguishing distinct neural systems for proximal vs distal upper extremity </w:t>
      </w:r>
      <w:r w:rsidRPr="008B5835">
        <w:lastRenderedPageBreak/>
        <w:t xml:space="preserve">motor control after acute stroke. </w:t>
      </w:r>
      <w:r w:rsidRPr="008B5835">
        <w:rPr>
          <w:i/>
        </w:rPr>
        <w:t>Neurology.</w:t>
      </w:r>
      <w:r w:rsidRPr="008B5835">
        <w:t xml:space="preserve"> </w:t>
      </w:r>
      <w:r w:rsidRPr="008B5835">
        <w:rPr>
          <w:b/>
        </w:rPr>
        <w:t>101</w:t>
      </w:r>
      <w:r w:rsidRPr="008B5835">
        <w:t xml:space="preserve"> (4), e347</w:t>
      </w:r>
      <w:r w:rsidR="00CC3716">
        <w:t>–</w:t>
      </w:r>
      <w:r w:rsidRPr="008B5835">
        <w:t>e357 (2023).</w:t>
      </w:r>
    </w:p>
    <w:p w14:paraId="2E5904F4" w14:textId="3E9542A1" w:rsidR="00307A62" w:rsidRPr="008B5835" w:rsidRDefault="00307A62" w:rsidP="008B5835">
      <w:pPr>
        <w:pStyle w:val="EndNoteBibliography"/>
      </w:pPr>
      <w:r w:rsidRPr="008B5835">
        <w:t xml:space="preserve">7. Rizor, E. et al. Brain-hand function relationships based on level of grasp function in chronic left-hemisphere stroke. </w:t>
      </w:r>
      <w:r w:rsidRPr="008B5835">
        <w:rPr>
          <w:i/>
        </w:rPr>
        <w:t>Neurorehabil Neural Repair.</w:t>
      </w:r>
      <w:r w:rsidRPr="008B5835">
        <w:t xml:space="preserve"> </w:t>
      </w:r>
      <w:r w:rsidRPr="008B5835">
        <w:rPr>
          <w:b/>
        </w:rPr>
        <w:t>38</w:t>
      </w:r>
      <w:r w:rsidRPr="008B5835">
        <w:t xml:space="preserve"> (10), 752</w:t>
      </w:r>
      <w:r w:rsidR="00A765C6">
        <w:t>–</w:t>
      </w:r>
      <w:r w:rsidRPr="008B5835">
        <w:t>763 (2024).</w:t>
      </w:r>
    </w:p>
    <w:p w14:paraId="68CF500D" w14:textId="26DD7240" w:rsidR="00307A62" w:rsidRPr="008B5835" w:rsidRDefault="00307A62" w:rsidP="008B5835">
      <w:pPr>
        <w:pStyle w:val="EndNoteBibliography"/>
      </w:pPr>
      <w:r w:rsidRPr="008B5835">
        <w:t xml:space="preserve">8. Chong, B., Wang, A., Stinear, C. M. Proportional recovery after stroke: Addressing concerns regarding mathematical coupling and ceiling effects. </w:t>
      </w:r>
      <w:r w:rsidRPr="008B5835">
        <w:rPr>
          <w:i/>
        </w:rPr>
        <w:t>Neurorehabil Neural Repair.</w:t>
      </w:r>
      <w:r w:rsidRPr="008B5835">
        <w:t xml:space="preserve"> </w:t>
      </w:r>
      <w:r w:rsidRPr="008B5835">
        <w:rPr>
          <w:b/>
        </w:rPr>
        <w:t>37</w:t>
      </w:r>
      <w:r w:rsidRPr="008B5835">
        <w:t xml:space="preserve"> (7), 488</w:t>
      </w:r>
      <w:r w:rsidR="00A765C6">
        <w:t>–</w:t>
      </w:r>
      <w:r w:rsidRPr="008B5835">
        <w:t>498 (2023).</w:t>
      </w:r>
    </w:p>
    <w:p w14:paraId="589D5584" w14:textId="452DF170" w:rsidR="00307A62" w:rsidRPr="008B5835" w:rsidRDefault="00307A62" w:rsidP="008B5835">
      <w:pPr>
        <w:pStyle w:val="EndNoteBibliography"/>
      </w:pPr>
      <w:r w:rsidRPr="008B5835">
        <w:t xml:space="preserve">9. Gao, Z. et al. Restoring after central nervous system injuries: Neural mechanisms and translational applications of motor recovery. </w:t>
      </w:r>
      <w:r w:rsidRPr="008B5835">
        <w:rPr>
          <w:i/>
        </w:rPr>
        <w:t>Neurosci Bull.</w:t>
      </w:r>
      <w:r w:rsidRPr="008B5835">
        <w:t xml:space="preserve"> </w:t>
      </w:r>
      <w:r w:rsidRPr="008B5835">
        <w:rPr>
          <w:b/>
        </w:rPr>
        <w:t>38</w:t>
      </w:r>
      <w:r w:rsidRPr="008B5835">
        <w:t xml:space="preserve"> (12), 1569</w:t>
      </w:r>
      <w:r w:rsidR="0071467C">
        <w:t>–</w:t>
      </w:r>
      <w:r w:rsidRPr="008B5835">
        <w:t>1587 (2022).</w:t>
      </w:r>
    </w:p>
    <w:p w14:paraId="706A0977" w14:textId="244A5BEB" w:rsidR="00307A62" w:rsidRPr="008B5835" w:rsidRDefault="00307A62" w:rsidP="008B5835">
      <w:pPr>
        <w:pStyle w:val="EndNoteBibliography"/>
      </w:pPr>
      <w:r w:rsidRPr="008B5835">
        <w:t xml:space="preserve">10. Micera, S., Caleo, M., Chisari, C., Hummel, F. C., Pedrocchi, A. Advanced neurotechnologies for the restoration of motor function. </w:t>
      </w:r>
      <w:r w:rsidRPr="008B5835">
        <w:rPr>
          <w:i/>
        </w:rPr>
        <w:t>Neuron.</w:t>
      </w:r>
      <w:r w:rsidRPr="008B5835">
        <w:t xml:space="preserve"> </w:t>
      </w:r>
      <w:r w:rsidRPr="008B5835">
        <w:rPr>
          <w:b/>
        </w:rPr>
        <w:t>105</w:t>
      </w:r>
      <w:r w:rsidRPr="008B5835">
        <w:t xml:space="preserve"> (4), 604</w:t>
      </w:r>
      <w:r w:rsidR="0071467C">
        <w:t>–</w:t>
      </w:r>
      <w:r w:rsidRPr="008B5835">
        <w:t>620 (2020).</w:t>
      </w:r>
    </w:p>
    <w:p w14:paraId="7385ACA1" w14:textId="2F55804E" w:rsidR="00307A62" w:rsidRPr="008B5835" w:rsidRDefault="00307A62" w:rsidP="008B5835">
      <w:pPr>
        <w:pStyle w:val="EndNoteBibliography"/>
      </w:pPr>
      <w:r w:rsidRPr="008B5835">
        <w:t xml:space="preserve">11. Ricardo Sato, J. et al. An experiment using functional near-infrared spectroscopy and robot-assisted multi-joint pointing movements of the lower limb. </w:t>
      </w:r>
      <w:r w:rsidRPr="008B5835">
        <w:rPr>
          <w:i/>
        </w:rPr>
        <w:t>J Vis Exp.</w:t>
      </w:r>
      <w:r w:rsidRPr="008B5835">
        <w:t xml:space="preserve"> </w:t>
      </w:r>
      <w:r w:rsidRPr="0071467C">
        <w:rPr>
          <w:b/>
          <w:bCs/>
        </w:rPr>
        <w:t>208</w:t>
      </w:r>
      <w:r w:rsidRPr="008B5835">
        <w:t xml:space="preserve">,  </w:t>
      </w:r>
      <w:r w:rsidR="0071467C">
        <w:t>e</w:t>
      </w:r>
      <w:r w:rsidR="0071467C" w:rsidRPr="008B5835">
        <w:t xml:space="preserve">66004 </w:t>
      </w:r>
      <w:r w:rsidRPr="008B5835">
        <w:t>(2024).</w:t>
      </w:r>
    </w:p>
    <w:p w14:paraId="30825900" w14:textId="77777777" w:rsidR="00307A62" w:rsidRPr="008B5835" w:rsidRDefault="00307A62" w:rsidP="008B5835">
      <w:pPr>
        <w:pStyle w:val="EndNoteBibliography"/>
      </w:pPr>
      <w:r w:rsidRPr="008B5835">
        <w:t xml:space="preserve">12. Kim, J., Kim, E., Lee, S. H., Lee, G., Kim, Y. H. Use of cortical hemodynamic responses in digital therapeutics for upper limb rehabilitation in patients with stroke. </w:t>
      </w:r>
      <w:r w:rsidRPr="008B5835">
        <w:rPr>
          <w:i/>
        </w:rPr>
        <w:t>J Neuroeng Rehabil.</w:t>
      </w:r>
      <w:r w:rsidRPr="008B5835">
        <w:t xml:space="preserve"> </w:t>
      </w:r>
      <w:r w:rsidRPr="008B5835">
        <w:rPr>
          <w:b/>
        </w:rPr>
        <w:t>21</w:t>
      </w:r>
      <w:r w:rsidRPr="008B5835">
        <w:t xml:space="preserve"> (1), 115 (2024).</w:t>
      </w:r>
    </w:p>
    <w:p w14:paraId="16FF78A1" w14:textId="62466CA8" w:rsidR="00307A62" w:rsidRPr="008B5835" w:rsidRDefault="00307A62" w:rsidP="008B5835">
      <w:pPr>
        <w:pStyle w:val="EndNoteBibliography"/>
      </w:pPr>
      <w:r w:rsidRPr="008B5835">
        <w:t>13. Liu, P. et al. Brain activation pattern caused by soft rehabilitation glove and virtual reality scenes: A pilot f</w:t>
      </w:r>
      <w:r w:rsidR="00DB3BB9">
        <w:t>NIRS</w:t>
      </w:r>
      <w:r w:rsidRPr="008B5835">
        <w:t xml:space="preserve"> study. </w:t>
      </w:r>
      <w:r w:rsidRPr="008B5835">
        <w:rPr>
          <w:i/>
        </w:rPr>
        <w:t>IEEE Trans Neural Syst Rehabil Eng.</w:t>
      </w:r>
      <w:r w:rsidRPr="008B5835">
        <w:t xml:space="preserve"> </w:t>
      </w:r>
      <w:r w:rsidRPr="008B5835">
        <w:rPr>
          <w:b/>
        </w:rPr>
        <w:t>32</w:t>
      </w:r>
      <w:r w:rsidR="00DB3BB9">
        <w:t xml:space="preserve">, </w:t>
      </w:r>
      <w:r w:rsidRPr="008B5835">
        <w:t>3848</w:t>
      </w:r>
      <w:r w:rsidR="00DB3BB9">
        <w:t>–</w:t>
      </w:r>
      <w:r w:rsidRPr="008B5835">
        <w:t>3857 (2024).</w:t>
      </w:r>
    </w:p>
    <w:p w14:paraId="71ECF989" w14:textId="6E589585" w:rsidR="00307A62" w:rsidRPr="008B5835" w:rsidRDefault="00307A62" w:rsidP="008B5835">
      <w:pPr>
        <w:pStyle w:val="EndNoteBibliography"/>
      </w:pPr>
      <w:r w:rsidRPr="008B5835">
        <w:t xml:space="preserve">14. Wang, J. He, Y. Toward individualized connectomes of brain morphology. </w:t>
      </w:r>
      <w:r w:rsidRPr="008B5835">
        <w:rPr>
          <w:i/>
        </w:rPr>
        <w:t>Trends Neurosci.</w:t>
      </w:r>
      <w:r w:rsidRPr="008B5835">
        <w:t xml:space="preserve"> </w:t>
      </w:r>
      <w:r w:rsidRPr="008B5835">
        <w:rPr>
          <w:b/>
        </w:rPr>
        <w:t>47</w:t>
      </w:r>
      <w:r w:rsidRPr="008B5835">
        <w:t xml:space="preserve"> (2), 106</w:t>
      </w:r>
      <w:r w:rsidR="00DB3BB9">
        <w:t>–</w:t>
      </w:r>
      <w:r w:rsidRPr="008B5835">
        <w:t>119 (2024).</w:t>
      </w:r>
    </w:p>
    <w:p w14:paraId="1B607009" w14:textId="21F578DA" w:rsidR="00307A62" w:rsidRPr="008B5835" w:rsidRDefault="00307A62" w:rsidP="008B5835">
      <w:pPr>
        <w:pStyle w:val="EndNoteBibliography"/>
      </w:pPr>
      <w:r w:rsidRPr="008B5835">
        <w:t xml:space="preserve">15. Vecchio, F., Miraglia, F., Pappalettera, C., Rossini, P. M. Brain network modulation in response to directional and non-directional cues: Insights from </w:t>
      </w:r>
      <w:r w:rsidR="00DB3BB9">
        <w:t>EEG</w:t>
      </w:r>
      <w:r w:rsidRPr="008B5835">
        <w:t xml:space="preserve"> connectivity and graph theory. </w:t>
      </w:r>
      <w:r w:rsidRPr="008B5835">
        <w:rPr>
          <w:i/>
        </w:rPr>
        <w:t>Clin Neurophysiol.</w:t>
      </w:r>
      <w:r w:rsidRPr="008B5835">
        <w:t xml:space="preserve"> </w:t>
      </w:r>
      <w:r w:rsidRPr="008B5835">
        <w:rPr>
          <w:b/>
        </w:rPr>
        <w:t>171</w:t>
      </w:r>
      <w:r w:rsidR="00DB3BB9">
        <w:t xml:space="preserve">, </w:t>
      </w:r>
      <w:r w:rsidRPr="008B5835">
        <w:t>146</w:t>
      </w:r>
      <w:r w:rsidR="00DB3BB9">
        <w:t>–</w:t>
      </w:r>
      <w:r w:rsidRPr="008B5835">
        <w:t>153 (2025).</w:t>
      </w:r>
    </w:p>
    <w:p w14:paraId="19E51215" w14:textId="0F17A6F1" w:rsidR="00307A62" w:rsidRPr="008B5835" w:rsidRDefault="00307A62" w:rsidP="008B5835">
      <w:pPr>
        <w:pStyle w:val="EndNoteBibliography"/>
      </w:pPr>
      <w:r w:rsidRPr="008B5835">
        <w:t xml:space="preserve">16. Caliandro, P. et al. Small-world characteristics of cortical connectivity changes in acute stroke. </w:t>
      </w:r>
      <w:r w:rsidRPr="008B5835">
        <w:rPr>
          <w:i/>
        </w:rPr>
        <w:t>Neurorehabil Neural Repair.</w:t>
      </w:r>
      <w:r w:rsidRPr="008B5835">
        <w:t xml:space="preserve"> </w:t>
      </w:r>
      <w:r w:rsidRPr="008B5835">
        <w:rPr>
          <w:b/>
        </w:rPr>
        <w:t>31</w:t>
      </w:r>
      <w:r w:rsidRPr="008B5835">
        <w:t xml:space="preserve"> (1), 81</w:t>
      </w:r>
      <w:r w:rsidR="00DB3BB9">
        <w:t>–</w:t>
      </w:r>
      <w:r w:rsidRPr="008B5835">
        <w:t>94 (2017).</w:t>
      </w:r>
    </w:p>
    <w:p w14:paraId="6274F835" w14:textId="77777777" w:rsidR="00307A62" w:rsidRPr="008B5835" w:rsidRDefault="00307A62" w:rsidP="008B5835">
      <w:pPr>
        <w:pStyle w:val="EndNoteBibliography"/>
      </w:pPr>
      <w:r w:rsidRPr="008B5835">
        <w:t xml:space="preserve">17. Li, Y., Yu, Z., Wu, P., Chen, J. The disrupted topological properties of structural networks showed recovery in ischemic stroke patients: A longitudinal design study. </w:t>
      </w:r>
      <w:r w:rsidRPr="008B5835">
        <w:rPr>
          <w:i/>
        </w:rPr>
        <w:t>BMC Neurosci.</w:t>
      </w:r>
      <w:r w:rsidRPr="008B5835">
        <w:t xml:space="preserve"> </w:t>
      </w:r>
      <w:r w:rsidRPr="008B5835">
        <w:rPr>
          <w:b/>
        </w:rPr>
        <w:t>22</w:t>
      </w:r>
      <w:r w:rsidRPr="008B5835">
        <w:t xml:space="preserve"> (1), 47 (2021).</w:t>
      </w:r>
    </w:p>
    <w:p w14:paraId="3CD64250" w14:textId="50B4FFB7" w:rsidR="00307A62" w:rsidRPr="008B5835" w:rsidRDefault="00307A62" w:rsidP="008B5835">
      <w:pPr>
        <w:pStyle w:val="EndNoteBibliography"/>
      </w:pPr>
      <w:r w:rsidRPr="008B5835">
        <w:t xml:space="preserve">18. Pavan, A. et al. Implementation of a robot-mediated upper limb rehabilitation protocol for a customized treatment after stroke: A retrospective analysis. </w:t>
      </w:r>
      <w:r w:rsidRPr="008B5835">
        <w:rPr>
          <w:i/>
        </w:rPr>
        <w:t>NeuroRehabilitation.</w:t>
      </w:r>
      <w:r w:rsidRPr="008B5835">
        <w:t xml:space="preserve"> </w:t>
      </w:r>
      <w:r w:rsidRPr="008B5835">
        <w:rPr>
          <w:b/>
        </w:rPr>
        <w:t>54</w:t>
      </w:r>
      <w:r w:rsidRPr="008B5835">
        <w:t xml:space="preserve"> (3), 411</w:t>
      </w:r>
      <w:r w:rsidR="00DB3BB9">
        <w:t>–</w:t>
      </w:r>
      <w:r w:rsidRPr="008B5835">
        <w:t>420 (2024).</w:t>
      </w:r>
    </w:p>
    <w:p w14:paraId="36244E19" w14:textId="77777777" w:rsidR="00307A62" w:rsidRPr="00C533AA" w:rsidRDefault="00307A62" w:rsidP="008B5835">
      <w:pPr>
        <w:pStyle w:val="EndNoteBibliography"/>
      </w:pPr>
      <w:r w:rsidRPr="008B5835">
        <w:t xml:space="preserve">19. Yurkewich, A., Kozak, I. J., Hebert, D., Wang, R. H., Mihailidis, A. Hand extension robot orthosis (hero) grip glove: Enabling independence amongst persons with severe hand impairments after </w:t>
      </w:r>
      <w:r w:rsidRPr="00C533AA">
        <w:t xml:space="preserve">stroke. </w:t>
      </w:r>
      <w:r w:rsidRPr="00C533AA">
        <w:rPr>
          <w:i/>
        </w:rPr>
        <w:t>J Neuroeng Rehabil.</w:t>
      </w:r>
      <w:r w:rsidRPr="00C533AA">
        <w:t xml:space="preserve"> </w:t>
      </w:r>
      <w:r w:rsidRPr="00C533AA">
        <w:rPr>
          <w:b/>
        </w:rPr>
        <w:t>17</w:t>
      </w:r>
      <w:r w:rsidRPr="00C533AA">
        <w:t xml:space="preserve"> (1), 33 (2020).</w:t>
      </w:r>
    </w:p>
    <w:p w14:paraId="64CE1438" w14:textId="4D442706" w:rsidR="00307A62" w:rsidRPr="00C533AA" w:rsidRDefault="00307A62" w:rsidP="008B5835">
      <w:pPr>
        <w:pStyle w:val="EndNoteBibliography"/>
      </w:pPr>
      <w:r w:rsidRPr="00C533AA">
        <w:t xml:space="preserve">20. Syringas, P. et al. Exploring new tools in upper limb rehabilitation after stroke using an exoskeletal aid: A pilot randomized control study. </w:t>
      </w:r>
      <w:r w:rsidRPr="00C533AA">
        <w:rPr>
          <w:i/>
        </w:rPr>
        <w:t>Healthcare (Basel).</w:t>
      </w:r>
      <w:r w:rsidRPr="00C533AA">
        <w:t xml:space="preserve"> </w:t>
      </w:r>
      <w:r w:rsidRPr="00C533AA">
        <w:rPr>
          <w:b/>
        </w:rPr>
        <w:t>13</w:t>
      </w:r>
      <w:r w:rsidRPr="00C533AA">
        <w:t xml:space="preserve"> (1), </w:t>
      </w:r>
      <w:r w:rsidR="00C533AA" w:rsidRPr="00C533AA">
        <w:t>91</w:t>
      </w:r>
      <w:r w:rsidRPr="00C533AA">
        <w:t xml:space="preserve"> (2025).</w:t>
      </w:r>
    </w:p>
    <w:p w14:paraId="075BC5CC" w14:textId="66CADAC2" w:rsidR="00307A62" w:rsidRPr="008B5835" w:rsidRDefault="00307A62" w:rsidP="008B5835">
      <w:pPr>
        <w:pStyle w:val="EndNoteBibliography"/>
      </w:pPr>
      <w:r w:rsidRPr="008B5835">
        <w:t xml:space="preserve">21. </w:t>
      </w:r>
      <w:bookmarkStart w:id="16" w:name="_Hlk203411144"/>
      <w:r w:rsidRPr="008B5835">
        <w:t>Nurmi, T., Henriksson, L., Piitulainen, H. Optimization of proprioceptive stimulation frequency and movement range for f</w:t>
      </w:r>
      <w:r w:rsidR="00DD2AF9">
        <w:t>MRI</w:t>
      </w:r>
      <w:r w:rsidRPr="008B5835">
        <w:t xml:space="preserve">. </w:t>
      </w:r>
      <w:r w:rsidRPr="008B5835">
        <w:rPr>
          <w:i/>
        </w:rPr>
        <w:t>Front Hum Neurosci.</w:t>
      </w:r>
      <w:r w:rsidRPr="008B5835">
        <w:t xml:space="preserve"> </w:t>
      </w:r>
      <w:r w:rsidRPr="008B5835">
        <w:rPr>
          <w:b/>
        </w:rPr>
        <w:t>12</w:t>
      </w:r>
      <w:r w:rsidR="00DD2AF9">
        <w:t xml:space="preserve">, </w:t>
      </w:r>
      <w:r w:rsidRPr="008B5835">
        <w:t>477 (2018)</w:t>
      </w:r>
      <w:bookmarkEnd w:id="16"/>
      <w:r w:rsidRPr="008B5835">
        <w:t>.</w:t>
      </w:r>
    </w:p>
    <w:p w14:paraId="1BF8149B" w14:textId="77777777" w:rsidR="00307A62" w:rsidRPr="008B5835" w:rsidRDefault="00307A62" w:rsidP="008B5835">
      <w:pPr>
        <w:pStyle w:val="EndNoteBibliography"/>
      </w:pPr>
      <w:r w:rsidRPr="008B5835">
        <w:t xml:space="preserve">22. Akila, V. Johnvictor, A. C. Functional near infrared spectroscopy for brain functional connectivity analysis: A graph theoretic approach. </w:t>
      </w:r>
      <w:r w:rsidRPr="008B5835">
        <w:rPr>
          <w:i/>
        </w:rPr>
        <w:t>Heliyon.</w:t>
      </w:r>
      <w:r w:rsidRPr="008B5835">
        <w:t xml:space="preserve"> </w:t>
      </w:r>
      <w:r w:rsidRPr="008B5835">
        <w:rPr>
          <w:b/>
        </w:rPr>
        <w:t>9</w:t>
      </w:r>
      <w:r w:rsidRPr="008B5835">
        <w:t xml:space="preserve"> (4), e15002 (2023).</w:t>
      </w:r>
    </w:p>
    <w:p w14:paraId="5547F9D0" w14:textId="77777777" w:rsidR="00307A62" w:rsidRPr="008B5835" w:rsidRDefault="00307A62" w:rsidP="008B5835">
      <w:pPr>
        <w:pStyle w:val="EndNoteBibliography"/>
      </w:pPr>
      <w:r w:rsidRPr="008B5835">
        <w:t xml:space="preserve">23. Chen, Z. et al. Action observation treatment-based exoskeleton (aot-exo) for upper extremity after stroke: Study protocol for a randomized controlled trial. </w:t>
      </w:r>
      <w:r w:rsidRPr="008B5835">
        <w:rPr>
          <w:i/>
        </w:rPr>
        <w:t>Trials.</w:t>
      </w:r>
      <w:r w:rsidRPr="008B5835">
        <w:t xml:space="preserve"> </w:t>
      </w:r>
      <w:r w:rsidRPr="008B5835">
        <w:rPr>
          <w:b/>
        </w:rPr>
        <w:t>22</w:t>
      </w:r>
      <w:r w:rsidRPr="008B5835">
        <w:t xml:space="preserve"> (1), 222 (2021).</w:t>
      </w:r>
    </w:p>
    <w:p w14:paraId="25290FDE" w14:textId="0796A7C7" w:rsidR="00307A62" w:rsidRPr="008B5835" w:rsidRDefault="00307A62" w:rsidP="008B5835">
      <w:pPr>
        <w:pStyle w:val="EndNoteBibliography"/>
      </w:pPr>
      <w:r w:rsidRPr="008B5835">
        <w:t xml:space="preserve">24. Li, X. et al. Association of type 2 diabetes mellitus and glycemic control with intracranial plaque characteristics in patients with acute ischemic stroke. </w:t>
      </w:r>
      <w:r w:rsidRPr="008B5835">
        <w:rPr>
          <w:i/>
        </w:rPr>
        <w:t>J Magn Reson Imaging.</w:t>
      </w:r>
      <w:r w:rsidRPr="008B5835">
        <w:t xml:space="preserve"> </w:t>
      </w:r>
      <w:r w:rsidRPr="008B5835">
        <w:rPr>
          <w:b/>
        </w:rPr>
        <w:t>54</w:t>
      </w:r>
      <w:r w:rsidRPr="008B5835">
        <w:t xml:space="preserve"> (2), 655</w:t>
      </w:r>
      <w:r w:rsidR="00DD2AF9">
        <w:t>–</w:t>
      </w:r>
      <w:r w:rsidRPr="008B5835">
        <w:t>666 (2021).</w:t>
      </w:r>
    </w:p>
    <w:p w14:paraId="677E8D96" w14:textId="77777777" w:rsidR="00307A62" w:rsidRPr="008B5835" w:rsidRDefault="00307A62" w:rsidP="008B5835">
      <w:pPr>
        <w:pStyle w:val="EndNoteBibliography"/>
      </w:pPr>
      <w:r w:rsidRPr="008B5835">
        <w:lastRenderedPageBreak/>
        <w:t xml:space="preserve">25. Park, J. M. et al. Effects of robot-assisted therapy for upper limb rehabilitation after stroke: An umbrella review of systematic reviews. </w:t>
      </w:r>
      <w:r w:rsidRPr="008B5835">
        <w:rPr>
          <w:i/>
        </w:rPr>
        <w:t>Stroke.</w:t>
      </w:r>
      <w:r w:rsidRPr="008B5835">
        <w:t xml:space="preserve"> 10.1161/strokeaha.124.048183  (2025).</w:t>
      </w:r>
    </w:p>
    <w:p w14:paraId="4715C365" w14:textId="77777777" w:rsidR="00307A62" w:rsidRPr="008B5835" w:rsidRDefault="00307A62" w:rsidP="008B5835">
      <w:pPr>
        <w:pStyle w:val="EndNoteBibliography"/>
      </w:pPr>
      <w:r w:rsidRPr="008B5835">
        <w:t xml:space="preserve">26. Singh, N., Saini, M., Kumar, N., Srivastava, M. V. P., Mehndiratta, A. Evidence of neuroplasticity with robotic hand exoskeleton for post-stroke rehabilitation: A randomized controlled trial. </w:t>
      </w:r>
      <w:r w:rsidRPr="008B5835">
        <w:rPr>
          <w:i/>
        </w:rPr>
        <w:t>J Neuroeng Rehabil.</w:t>
      </w:r>
      <w:r w:rsidRPr="008B5835">
        <w:t xml:space="preserve"> </w:t>
      </w:r>
      <w:r w:rsidRPr="008B5835">
        <w:rPr>
          <w:b/>
        </w:rPr>
        <w:t>18</w:t>
      </w:r>
      <w:r w:rsidRPr="008B5835">
        <w:t xml:space="preserve"> (1), 76 (2021).</w:t>
      </w:r>
    </w:p>
    <w:p w14:paraId="0E65C163" w14:textId="7DB11639" w:rsidR="00307A62" w:rsidRPr="008B5835" w:rsidRDefault="00307A62" w:rsidP="008B5835">
      <w:pPr>
        <w:pStyle w:val="EndNoteBibliography"/>
      </w:pPr>
      <w:r w:rsidRPr="008B5835">
        <w:t xml:space="preserve">27. Ti, C. E., Hu, C., Yuan, K., Chu, W. C., Tong, R. K. Uncovering the neural mechanisms of inter-hemispheric balance restoration in chronic stroke through </w:t>
      </w:r>
      <w:r w:rsidR="00DD2AF9">
        <w:t>EMG</w:t>
      </w:r>
      <w:r w:rsidRPr="008B5835">
        <w:t xml:space="preserve">-driven robot hand training: Insights from dynamic causal modeling. </w:t>
      </w:r>
      <w:r w:rsidRPr="008B5835">
        <w:rPr>
          <w:i/>
        </w:rPr>
        <w:t>IEEE Trans Neural Syst Rehabil Eng.</w:t>
      </w:r>
      <w:r w:rsidRPr="008B5835">
        <w:t xml:space="preserve"> </w:t>
      </w:r>
      <w:r w:rsidRPr="008B5835">
        <w:rPr>
          <w:b/>
        </w:rPr>
        <w:t>32</w:t>
      </w:r>
      <w:r w:rsidR="00DD2AF9">
        <w:t xml:space="preserve">, </w:t>
      </w:r>
      <w:r w:rsidRPr="008B5835">
        <w:t>1</w:t>
      </w:r>
      <w:r w:rsidR="00F71756">
        <w:t>–</w:t>
      </w:r>
      <w:r w:rsidRPr="008B5835">
        <w:t>11 (2024).</w:t>
      </w:r>
    </w:p>
    <w:p w14:paraId="599AAD60" w14:textId="5BF1F330" w:rsidR="00307A62" w:rsidRPr="008B5835" w:rsidRDefault="00307A62" w:rsidP="008B5835">
      <w:pPr>
        <w:pStyle w:val="EndNoteBibliography"/>
      </w:pPr>
      <w:r w:rsidRPr="008B5835">
        <w:t xml:space="preserve">28. Jia, T. et al. Tailoring brain-machine interface rehabilitation training based on neural reorganization: Towards personalized treatment for stroke patients. </w:t>
      </w:r>
      <w:r w:rsidRPr="008B5835">
        <w:rPr>
          <w:i/>
        </w:rPr>
        <w:t>Cereb Cortex.</w:t>
      </w:r>
      <w:r w:rsidRPr="008B5835">
        <w:t xml:space="preserve"> </w:t>
      </w:r>
      <w:r w:rsidRPr="008B5835">
        <w:rPr>
          <w:b/>
        </w:rPr>
        <w:t>33</w:t>
      </w:r>
      <w:r w:rsidRPr="008B5835">
        <w:t xml:space="preserve"> (6), 3043</w:t>
      </w:r>
      <w:r w:rsidR="00F71756">
        <w:t>–</w:t>
      </w:r>
      <w:r w:rsidRPr="008B5835">
        <w:t>3052 (2023).</w:t>
      </w:r>
    </w:p>
    <w:p w14:paraId="02C14030" w14:textId="73B05B66" w:rsidR="00307A62" w:rsidRPr="008B5835" w:rsidRDefault="00307A62" w:rsidP="008B5835">
      <w:pPr>
        <w:pStyle w:val="EndNoteBibliography"/>
      </w:pPr>
      <w:r w:rsidRPr="008B5835">
        <w:t>29. Liu, X. et al. Effects of motor imagery</w:t>
      </w:r>
      <w:r w:rsidR="00F71756">
        <w:t>-</w:t>
      </w:r>
      <w:r w:rsidRPr="008B5835">
        <w:t xml:space="preserve">based brain-computer interface on upper limb function and attention in stroke patients with hemiplegia: A randomized controlled trial. </w:t>
      </w:r>
      <w:r w:rsidRPr="008B5835">
        <w:rPr>
          <w:i/>
        </w:rPr>
        <w:t>BMC Neurol.</w:t>
      </w:r>
      <w:r w:rsidRPr="008B5835">
        <w:t xml:space="preserve"> </w:t>
      </w:r>
      <w:r w:rsidRPr="008B5835">
        <w:rPr>
          <w:b/>
        </w:rPr>
        <w:t>23</w:t>
      </w:r>
      <w:r w:rsidRPr="008B5835">
        <w:t xml:space="preserve"> (1), 136 (2023).</w:t>
      </w:r>
    </w:p>
    <w:p w14:paraId="7BBE50DC" w14:textId="77777777" w:rsidR="00307A62" w:rsidRPr="008B5835" w:rsidRDefault="00307A62" w:rsidP="008B5835">
      <w:pPr>
        <w:pStyle w:val="EndNoteBibliography"/>
      </w:pPr>
      <w:r w:rsidRPr="008B5835">
        <w:t xml:space="preserve">30. Li, W. et al. Bioinspired smart triboelectric soft pneumatic actuator-enabled hand rehabilitation robot. </w:t>
      </w:r>
      <w:r w:rsidRPr="008B5835">
        <w:rPr>
          <w:i/>
        </w:rPr>
        <w:t>Adv Mater.</w:t>
      </w:r>
      <w:r w:rsidRPr="008B5835">
        <w:t xml:space="preserve"> </w:t>
      </w:r>
      <w:r w:rsidRPr="008B5835">
        <w:rPr>
          <w:b/>
        </w:rPr>
        <w:t>37</w:t>
      </w:r>
      <w:r w:rsidRPr="008B5835">
        <w:t xml:space="preserve"> (9), e2419059 (2025).</w:t>
      </w:r>
    </w:p>
    <w:p w14:paraId="1F8E4FA6" w14:textId="20FCD656" w:rsidR="00307A62" w:rsidRPr="008B5835" w:rsidRDefault="00307A62" w:rsidP="008B5835">
      <w:pPr>
        <w:pStyle w:val="EndNoteBibliography"/>
      </w:pPr>
      <w:r w:rsidRPr="008B5835">
        <w:t xml:space="preserve">31. Herbet, G. Duffau, H. Revisiting the functional anatomy of the human brain: Toward a meta-networking theory of cerebral functions. </w:t>
      </w:r>
      <w:r w:rsidRPr="008B5835">
        <w:rPr>
          <w:i/>
        </w:rPr>
        <w:t>Physiol Rev.</w:t>
      </w:r>
      <w:r w:rsidRPr="008B5835">
        <w:t xml:space="preserve"> </w:t>
      </w:r>
      <w:r w:rsidRPr="008B5835">
        <w:rPr>
          <w:b/>
        </w:rPr>
        <w:t>100</w:t>
      </w:r>
      <w:r w:rsidRPr="008B5835">
        <w:t xml:space="preserve"> (3), 1181</w:t>
      </w:r>
      <w:r w:rsidR="00F71756">
        <w:t>–</w:t>
      </w:r>
      <w:r w:rsidRPr="008B5835">
        <w:t>1228 (2020).</w:t>
      </w:r>
    </w:p>
    <w:p w14:paraId="39C3E3CA" w14:textId="08E04E5E" w:rsidR="00307A62" w:rsidRPr="008B5835" w:rsidRDefault="00307A62" w:rsidP="008B5835">
      <w:pPr>
        <w:pStyle w:val="EndNoteBibliography"/>
      </w:pPr>
      <w:r w:rsidRPr="008B5835">
        <w:t>32. Tang, Z. et al. Evidence that robot-assisted gait training modulates neuroplasticity after stroke: An f</w:t>
      </w:r>
      <w:r w:rsidR="00F71756">
        <w:t>MRI</w:t>
      </w:r>
      <w:r w:rsidRPr="008B5835">
        <w:t xml:space="preserve"> pilot study based on graph theory analysis. </w:t>
      </w:r>
      <w:r w:rsidRPr="008B5835">
        <w:rPr>
          <w:i/>
        </w:rPr>
        <w:t>Brain Res.</w:t>
      </w:r>
      <w:r w:rsidRPr="008B5835">
        <w:t xml:space="preserve"> </w:t>
      </w:r>
      <w:r w:rsidRPr="008B5835">
        <w:rPr>
          <w:b/>
        </w:rPr>
        <w:t>1842</w:t>
      </w:r>
      <w:r w:rsidR="00F71756">
        <w:t xml:space="preserve">, </w:t>
      </w:r>
      <w:r w:rsidRPr="008B5835">
        <w:t>149113 (2024).</w:t>
      </w:r>
    </w:p>
    <w:p w14:paraId="33D55BE0" w14:textId="512E3223" w:rsidR="00307A62" w:rsidRPr="008B5835" w:rsidRDefault="00307A62" w:rsidP="008B5835">
      <w:pPr>
        <w:pStyle w:val="EndNoteBibliography"/>
      </w:pPr>
      <w:r w:rsidRPr="008B5835">
        <w:t>33. Wang, J. et al. Test-retest reliability of functional connectivity networks during naturalistic f</w:t>
      </w:r>
      <w:r w:rsidR="00F71756">
        <w:t>MRI</w:t>
      </w:r>
      <w:r w:rsidRPr="008B5835">
        <w:t xml:space="preserve"> paradigms. </w:t>
      </w:r>
      <w:r w:rsidRPr="008B5835">
        <w:rPr>
          <w:i/>
        </w:rPr>
        <w:t>Hum Brain Mapp.</w:t>
      </w:r>
      <w:r w:rsidRPr="008B5835">
        <w:t xml:space="preserve"> </w:t>
      </w:r>
      <w:r w:rsidRPr="008B5835">
        <w:rPr>
          <w:b/>
        </w:rPr>
        <w:t>38</w:t>
      </w:r>
      <w:r w:rsidRPr="008B5835">
        <w:t xml:space="preserve"> (4), 2226</w:t>
      </w:r>
      <w:r w:rsidR="00F71756">
        <w:t>–</w:t>
      </w:r>
      <w:r w:rsidRPr="008B5835">
        <w:t>2241 (2017).</w:t>
      </w:r>
    </w:p>
    <w:p w14:paraId="6E0BFDA9" w14:textId="5C4159FE" w:rsidR="00307A62" w:rsidRPr="008B5835" w:rsidRDefault="00307A62" w:rsidP="008B5835">
      <w:pPr>
        <w:pStyle w:val="EndNoteBibliography"/>
      </w:pPr>
      <w:r w:rsidRPr="008B5835">
        <w:t xml:space="preserve">34. Vecchio, F. et al. Cortical connectivity from </w:t>
      </w:r>
      <w:r w:rsidR="00F71756">
        <w:t>EEG</w:t>
      </w:r>
      <w:r w:rsidRPr="008B5835">
        <w:t xml:space="preserve"> data in acute stroke: A study </w:t>
      </w:r>
      <w:r w:rsidRPr="00AD69FA">
        <w:rPr>
          <w:i/>
          <w:iCs/>
        </w:rPr>
        <w:t xml:space="preserve">via </w:t>
      </w:r>
      <w:r w:rsidRPr="008B5835">
        <w:t xml:space="preserve">graph theory as a potential biomarker for functional recovery. </w:t>
      </w:r>
      <w:r w:rsidRPr="008B5835">
        <w:rPr>
          <w:i/>
        </w:rPr>
        <w:t>Int J Psychophysiol.</w:t>
      </w:r>
      <w:r w:rsidRPr="008B5835">
        <w:t xml:space="preserve"> </w:t>
      </w:r>
      <w:r w:rsidRPr="008B5835">
        <w:rPr>
          <w:b/>
        </w:rPr>
        <w:t>146</w:t>
      </w:r>
      <w:r w:rsidR="00F71756">
        <w:t xml:space="preserve">, </w:t>
      </w:r>
      <w:r w:rsidRPr="008B5835">
        <w:t>133</w:t>
      </w:r>
      <w:r w:rsidR="00F71756">
        <w:t>–</w:t>
      </w:r>
      <w:r w:rsidRPr="008B5835">
        <w:t>138 (2019).</w:t>
      </w:r>
    </w:p>
    <w:p w14:paraId="2B249BE2" w14:textId="77777777" w:rsidR="00307A62" w:rsidRPr="008B5835" w:rsidRDefault="00307A62" w:rsidP="008B5835">
      <w:pPr>
        <w:pStyle w:val="EndNoteBibliography"/>
      </w:pPr>
      <w:r w:rsidRPr="008B5835">
        <w:t xml:space="preserve">35. Nemati, P. R. et al. Brain network topology early after stroke relates to recovery. </w:t>
      </w:r>
      <w:r w:rsidRPr="008B5835">
        <w:rPr>
          <w:i/>
        </w:rPr>
        <w:t>Brain Commun.</w:t>
      </w:r>
      <w:r w:rsidRPr="008B5835">
        <w:t xml:space="preserve"> </w:t>
      </w:r>
      <w:r w:rsidRPr="008B5835">
        <w:rPr>
          <w:b/>
        </w:rPr>
        <w:t>4</w:t>
      </w:r>
      <w:r w:rsidRPr="008B5835">
        <w:t xml:space="preserve"> (2), fcac049 (2022).</w:t>
      </w:r>
    </w:p>
    <w:p w14:paraId="25A6F795" w14:textId="204CC870" w:rsidR="00307A62" w:rsidRPr="008B5835" w:rsidRDefault="00307A62" w:rsidP="008B5835">
      <w:pPr>
        <w:pStyle w:val="EndNoteBibliography"/>
      </w:pPr>
      <w:r w:rsidRPr="008B5835">
        <w:t xml:space="preserve">36. Shi, X. et al. An interactive soft robotic hand-task training system with wireless task boards and daily objects on post-stroke rehabilitation. </w:t>
      </w:r>
      <w:r w:rsidRPr="008B5835">
        <w:rPr>
          <w:i/>
        </w:rPr>
        <w:t>Wearable Technol.</w:t>
      </w:r>
      <w:r w:rsidRPr="008B5835">
        <w:t xml:space="preserve"> </w:t>
      </w:r>
      <w:r w:rsidRPr="008B5835">
        <w:rPr>
          <w:b/>
        </w:rPr>
        <w:t>6</w:t>
      </w:r>
      <w:r w:rsidR="00F71756">
        <w:t xml:space="preserve">, </w:t>
      </w:r>
      <w:r w:rsidRPr="008B5835">
        <w:t>e4 (2025).</w:t>
      </w:r>
    </w:p>
    <w:p w14:paraId="70A1A6F4" w14:textId="0EFA8B9D" w:rsidR="00307A62" w:rsidRPr="008B5835" w:rsidRDefault="00307A62" w:rsidP="008B5835">
      <w:pPr>
        <w:pStyle w:val="EndNoteBibliography"/>
      </w:pPr>
      <w:r w:rsidRPr="008B5835">
        <w:t xml:space="preserve">37. Zhou, Y. et al. Predicting upper limb motor recovery in subacute stroke patients </w:t>
      </w:r>
      <w:r w:rsidRPr="00AD69FA">
        <w:rPr>
          <w:i/>
          <w:iCs/>
        </w:rPr>
        <w:t>via</w:t>
      </w:r>
      <w:r w:rsidRPr="008B5835">
        <w:t xml:space="preserve"> </w:t>
      </w:r>
      <w:r w:rsidR="00F71756">
        <w:t>FNIRS</w:t>
      </w:r>
      <w:r w:rsidRPr="008B5835">
        <w:t xml:space="preserve">-measured cerebral functional responses induced by robotic training. </w:t>
      </w:r>
      <w:r w:rsidRPr="008B5835">
        <w:rPr>
          <w:i/>
        </w:rPr>
        <w:t>J Neuroeng Rehabil.</w:t>
      </w:r>
      <w:r w:rsidRPr="008B5835">
        <w:t xml:space="preserve"> </w:t>
      </w:r>
      <w:r w:rsidRPr="008B5835">
        <w:rPr>
          <w:b/>
        </w:rPr>
        <w:t>21</w:t>
      </w:r>
      <w:r w:rsidRPr="008B5835">
        <w:t xml:space="preserve"> (1), 226 (2024).</w:t>
      </w:r>
    </w:p>
    <w:p w14:paraId="626FAC47" w14:textId="32A5CA5A" w:rsidR="00307A62" w:rsidRPr="00B641BA" w:rsidRDefault="00307A62" w:rsidP="008B5835">
      <w:pPr>
        <w:pStyle w:val="EndNoteBibliography"/>
      </w:pPr>
      <w:r w:rsidRPr="00B641BA">
        <w:t>38. Senadheera, I. et al. A</w:t>
      </w:r>
      <w:r w:rsidR="00F71756" w:rsidRPr="00B641BA">
        <w:t>I</w:t>
      </w:r>
      <w:r w:rsidRPr="00B641BA">
        <w:t xml:space="preserve"> applications in adult stroke recovery and rehabilitation: A scoping review using </w:t>
      </w:r>
      <w:r w:rsidR="00F71756" w:rsidRPr="00B641BA">
        <w:t>AI</w:t>
      </w:r>
      <w:r w:rsidRPr="00B641BA">
        <w:t xml:space="preserve">. </w:t>
      </w:r>
      <w:r w:rsidRPr="00B641BA">
        <w:rPr>
          <w:i/>
        </w:rPr>
        <w:t>Sensors (Basel).</w:t>
      </w:r>
      <w:r w:rsidRPr="00B641BA">
        <w:t xml:space="preserve"> </w:t>
      </w:r>
      <w:r w:rsidRPr="00B641BA">
        <w:rPr>
          <w:b/>
        </w:rPr>
        <w:t>24</w:t>
      </w:r>
      <w:r w:rsidRPr="00B641BA">
        <w:t xml:space="preserve"> (20), </w:t>
      </w:r>
      <w:r w:rsidR="00B641BA" w:rsidRPr="00B641BA">
        <w:t>6568</w:t>
      </w:r>
      <w:r w:rsidRPr="00B641BA">
        <w:t xml:space="preserve"> (2024).</w:t>
      </w:r>
    </w:p>
    <w:p w14:paraId="079B5679" w14:textId="77928C1B" w:rsidR="006E4797" w:rsidRPr="008B5835" w:rsidRDefault="00307A62" w:rsidP="00F71756">
      <w:pPr>
        <w:pStyle w:val="EndNoteBibliography"/>
        <w:rPr>
          <w:b/>
          <w:bCs/>
          <w:color w:val="000000" w:themeColor="text1"/>
        </w:rPr>
      </w:pPr>
      <w:r w:rsidRPr="008B5835">
        <w:t xml:space="preserve">39. Chen, S. et al. Brain–computer interfaces in 2023–2024. </w:t>
      </w:r>
      <w:r w:rsidRPr="008B5835">
        <w:rPr>
          <w:i/>
        </w:rPr>
        <w:t>Brain-X.</w:t>
      </w:r>
      <w:r w:rsidRPr="008B5835">
        <w:t xml:space="preserve"> </w:t>
      </w:r>
      <w:r w:rsidRPr="008B5835">
        <w:rPr>
          <w:b/>
        </w:rPr>
        <w:t>3</w:t>
      </w:r>
      <w:r w:rsidRPr="008B5835">
        <w:t xml:space="preserve"> (1), e70024 (2025).</w:t>
      </w:r>
      <w:r w:rsidR="007F7109" w:rsidRPr="008B5835">
        <w:rPr>
          <w:color w:val="000000" w:themeColor="text1"/>
        </w:rPr>
        <w:fldChar w:fldCharType="end"/>
      </w:r>
    </w:p>
    <w:sectPr w:rsidR="006E4797" w:rsidRPr="008B5835" w:rsidSect="008B5835">
      <w:headerReference w:type="even" r:id="rId18"/>
      <w:headerReference w:type="default" r:id="rId19"/>
      <w:footerReference w:type="even" r:id="rId20"/>
      <w:headerReference w:type="first" r:id="rId21"/>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0AF7C" w14:textId="77777777" w:rsidR="004A4F45" w:rsidRDefault="004A4F45">
      <w:r>
        <w:separator/>
      </w:r>
    </w:p>
  </w:endnote>
  <w:endnote w:type="continuationSeparator" w:id="0">
    <w:p w14:paraId="2E68DF1C" w14:textId="77777777" w:rsidR="004A4F45" w:rsidRDefault="004A4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A9E65" w14:textId="77777777" w:rsidR="004A4F45" w:rsidRDefault="004A4F45">
      <w:r>
        <w:separator/>
      </w:r>
    </w:p>
  </w:footnote>
  <w:footnote w:type="continuationSeparator" w:id="0">
    <w:p w14:paraId="413AF14A" w14:textId="77777777" w:rsidR="004A4F45" w:rsidRDefault="004A4F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7176028"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C4644"/>
    <w:multiLevelType w:val="multilevel"/>
    <w:tmpl w:val="7E1A1D8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596"/>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093D2CFA"/>
    <w:multiLevelType w:val="multilevel"/>
    <w:tmpl w:val="6A6AC9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3D5888"/>
    <w:multiLevelType w:val="multilevel"/>
    <w:tmpl w:val="2E5286AA"/>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596"/>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264C1"/>
    <w:multiLevelType w:val="multilevel"/>
    <w:tmpl w:val="1EBA4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F55143"/>
    <w:multiLevelType w:val="multilevel"/>
    <w:tmpl w:val="77D21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C5025C"/>
    <w:multiLevelType w:val="multilevel"/>
    <w:tmpl w:val="6D04B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9C749F"/>
    <w:multiLevelType w:val="hybridMultilevel"/>
    <w:tmpl w:val="F2487A20"/>
    <w:lvl w:ilvl="0" w:tplc="19B6AE60">
      <w:start w:val="1"/>
      <w:numFmt w:val="lowerLetter"/>
      <w:lvlText w:val="(%1)"/>
      <w:lvlJc w:val="left"/>
      <w:pPr>
        <w:ind w:left="720" w:hanging="360"/>
      </w:pPr>
      <w:rPr>
        <w:rFonts w:hint="default"/>
      </w:rPr>
    </w:lvl>
    <w:lvl w:ilvl="1" w:tplc="40090019">
      <w:start w:val="1"/>
      <w:numFmt w:val="lowerLetter"/>
      <w:lvlText w:val="%2."/>
      <w:lvlJc w:val="left"/>
      <w:pPr>
        <w:ind w:left="1440" w:hanging="360"/>
      </w:pPr>
    </w:lvl>
    <w:lvl w:ilvl="2" w:tplc="903A6ADA">
      <w:start w:val="1"/>
      <w:numFmt w:val="decimal"/>
      <w:lvlText w:val="%3."/>
      <w:lvlJc w:val="left"/>
      <w:pPr>
        <w:ind w:left="2340" w:hanging="360"/>
      </w:pPr>
      <w:rPr>
        <w:rFonts w:hint="default"/>
      </w:r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61F515E"/>
    <w:multiLevelType w:val="hybridMultilevel"/>
    <w:tmpl w:val="50C2A0B2"/>
    <w:lvl w:ilvl="0" w:tplc="19B6AE60">
      <w:start w:val="1"/>
      <w:numFmt w:val="lowerLetter"/>
      <w:lvlText w:val="(%1)"/>
      <w:lvlJc w:val="left"/>
      <w:pPr>
        <w:ind w:left="720" w:hanging="360"/>
      </w:pPr>
      <w:rPr>
        <w:rFonts w:hint="default"/>
      </w:rPr>
    </w:lvl>
    <w:lvl w:ilvl="1" w:tplc="40090019">
      <w:start w:val="1"/>
      <w:numFmt w:val="lowerLetter"/>
      <w:lvlText w:val="%2."/>
      <w:lvlJc w:val="left"/>
      <w:pPr>
        <w:ind w:left="1440" w:hanging="360"/>
      </w:pPr>
    </w:lvl>
    <w:lvl w:ilvl="2" w:tplc="5A225F2C">
      <w:start w:val="1"/>
      <w:numFmt w:val="decimal"/>
      <w:lvlText w:val="%3."/>
      <w:lvlJc w:val="left"/>
      <w:pPr>
        <w:ind w:left="2340" w:hanging="360"/>
      </w:pPr>
      <w:rPr>
        <w:rFonts w:hint="default"/>
      </w:r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465571CB"/>
    <w:multiLevelType w:val="multilevel"/>
    <w:tmpl w:val="7728D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7715505"/>
    <w:multiLevelType w:val="multilevel"/>
    <w:tmpl w:val="1F905ECC"/>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2"/>
      <w:numFmt w:val="decimal"/>
      <w:lvlText w:val="%1.%2.%3."/>
      <w:lvlJc w:val="left"/>
      <w:pPr>
        <w:ind w:left="709" w:hanging="596"/>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2051257"/>
    <w:multiLevelType w:val="multilevel"/>
    <w:tmpl w:val="6F34A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B4584A"/>
    <w:multiLevelType w:val="multilevel"/>
    <w:tmpl w:val="991C5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080B6E"/>
    <w:multiLevelType w:val="multilevel"/>
    <w:tmpl w:val="6EE6F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D3D694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912810965">
    <w:abstractNumId w:val="16"/>
  </w:num>
  <w:num w:numId="2" w16cid:durableId="1066612175">
    <w:abstractNumId w:val="21"/>
  </w:num>
  <w:num w:numId="3" w16cid:durableId="1107119845">
    <w:abstractNumId w:val="30"/>
  </w:num>
  <w:num w:numId="4" w16cid:durableId="360323227">
    <w:abstractNumId w:val="11"/>
  </w:num>
  <w:num w:numId="5" w16cid:durableId="2095514328">
    <w:abstractNumId w:val="25"/>
  </w:num>
  <w:num w:numId="6" w16cid:durableId="1951863152">
    <w:abstractNumId w:val="29"/>
  </w:num>
  <w:num w:numId="7" w16cid:durableId="1423528571">
    <w:abstractNumId w:val="17"/>
  </w:num>
  <w:num w:numId="8" w16cid:durableId="745154108">
    <w:abstractNumId w:val="19"/>
  </w:num>
  <w:num w:numId="9" w16cid:durableId="2061518675">
    <w:abstractNumId w:val="12"/>
  </w:num>
  <w:num w:numId="10" w16cid:durableId="452215882">
    <w:abstractNumId w:val="18"/>
  </w:num>
  <w:num w:numId="11" w16cid:durableId="2069451158">
    <w:abstractNumId w:val="24"/>
  </w:num>
  <w:num w:numId="12" w16cid:durableId="1508864217">
    <w:abstractNumId w:val="14"/>
  </w:num>
  <w:num w:numId="13" w16cid:durableId="2052457423">
    <w:abstractNumId w:val="33"/>
  </w:num>
  <w:num w:numId="14" w16cid:durableId="1108506810">
    <w:abstractNumId w:val="31"/>
  </w:num>
  <w:num w:numId="15" w16cid:durableId="1353218652">
    <w:abstractNumId w:val="15"/>
  </w:num>
  <w:num w:numId="16" w16cid:durableId="1921253516">
    <w:abstractNumId w:val="10"/>
  </w:num>
  <w:num w:numId="17" w16cid:durableId="1501189929">
    <w:abstractNumId w:val="8"/>
  </w:num>
  <w:num w:numId="18" w16cid:durableId="1036084245">
    <w:abstractNumId w:val="20"/>
  </w:num>
  <w:num w:numId="19" w16cid:durableId="1491604957">
    <w:abstractNumId w:val="13"/>
  </w:num>
  <w:num w:numId="20" w16cid:durableId="209146598">
    <w:abstractNumId w:val="26"/>
  </w:num>
  <w:num w:numId="21" w16cid:durableId="760570823">
    <w:abstractNumId w:val="3"/>
  </w:num>
  <w:num w:numId="22" w16cid:durableId="1630932854">
    <w:abstractNumId w:val="4"/>
  </w:num>
  <w:num w:numId="23" w16cid:durableId="956988991">
    <w:abstractNumId w:val="5"/>
  </w:num>
  <w:num w:numId="24" w16cid:durableId="1524131684">
    <w:abstractNumId w:val="6"/>
  </w:num>
  <w:num w:numId="25" w16cid:durableId="519396066">
    <w:abstractNumId w:val="34"/>
  </w:num>
  <w:num w:numId="26" w16cid:durableId="1213228515">
    <w:abstractNumId w:val="32"/>
  </w:num>
  <w:num w:numId="27" w16cid:durableId="1936474656">
    <w:abstractNumId w:val="7"/>
  </w:num>
  <w:num w:numId="28" w16cid:durableId="680818218">
    <w:abstractNumId w:val="28"/>
  </w:num>
  <w:num w:numId="29" w16cid:durableId="1671251989">
    <w:abstractNumId w:val="23"/>
  </w:num>
  <w:num w:numId="30" w16cid:durableId="428234160">
    <w:abstractNumId w:val="1"/>
  </w:num>
  <w:num w:numId="31" w16cid:durableId="1333534484">
    <w:abstractNumId w:val="35"/>
  </w:num>
  <w:num w:numId="32" w16cid:durableId="292097459">
    <w:abstractNumId w:val="2"/>
  </w:num>
  <w:num w:numId="33" w16cid:durableId="130098756">
    <w:abstractNumId w:val="27"/>
  </w:num>
  <w:num w:numId="34" w16cid:durableId="217740346">
    <w:abstractNumId w:val="0"/>
  </w:num>
  <w:num w:numId="35" w16cid:durableId="2110543977">
    <w:abstractNumId w:val="9"/>
  </w:num>
  <w:num w:numId="36" w16cid:durableId="11242341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tteddwsvar0nezvekvs2vz9wxte0xvez5e&quot;&gt;My EndNote Library&lt;record-ids&gt;&lt;item&gt;5299&lt;/item&gt;&lt;item&gt;5411&lt;/item&gt;&lt;item&gt;5510&lt;/item&gt;&lt;item&gt;5782&lt;/item&gt;&lt;item&gt;5783&lt;/item&gt;&lt;item&gt;5784&lt;/item&gt;&lt;item&gt;5785&lt;/item&gt;&lt;item&gt;5786&lt;/item&gt;&lt;item&gt;5788&lt;/item&gt;&lt;item&gt;5789&lt;/item&gt;&lt;item&gt;5790&lt;/item&gt;&lt;item&gt;5791&lt;/item&gt;&lt;item&gt;5792&lt;/item&gt;&lt;item&gt;5793&lt;/item&gt;&lt;item&gt;5794&lt;/item&gt;&lt;item&gt;5795&lt;/item&gt;&lt;item&gt;5796&lt;/item&gt;&lt;item&gt;5797&lt;/item&gt;&lt;item&gt;5798&lt;/item&gt;&lt;item&gt;5799&lt;/item&gt;&lt;item&gt;5800&lt;/item&gt;&lt;item&gt;5801&lt;/item&gt;&lt;item&gt;5802&lt;/item&gt;&lt;item&gt;5803&lt;/item&gt;&lt;item&gt;5804&lt;/item&gt;&lt;item&gt;5805&lt;/item&gt;&lt;item&gt;5806&lt;/item&gt;&lt;item&gt;5807&lt;/item&gt;&lt;item&gt;5809&lt;/item&gt;&lt;item&gt;5811&lt;/item&gt;&lt;item&gt;5812&lt;/item&gt;&lt;item&gt;5862&lt;/item&gt;&lt;item&gt;5863&lt;/item&gt;&lt;item&gt;5864&lt;/item&gt;&lt;item&gt;5865&lt;/item&gt;&lt;item&gt;5866&lt;/item&gt;&lt;item&gt;5868&lt;/item&gt;&lt;item&gt;5869&lt;/item&gt;&lt;item&gt;5870&lt;/item&gt;&lt;/record-ids&gt;&lt;/item&gt;&lt;/Libraries&gt;"/>
  </w:docVars>
  <w:rsids>
    <w:rsidRoot w:val="006E4797"/>
    <w:rsid w:val="00001FAA"/>
    <w:rsid w:val="000026C2"/>
    <w:rsid w:val="0000402D"/>
    <w:rsid w:val="0000515B"/>
    <w:rsid w:val="00011457"/>
    <w:rsid w:val="00013652"/>
    <w:rsid w:val="00032939"/>
    <w:rsid w:val="00034DD1"/>
    <w:rsid w:val="00037960"/>
    <w:rsid w:val="0004355D"/>
    <w:rsid w:val="00044CFE"/>
    <w:rsid w:val="000547F8"/>
    <w:rsid w:val="00057B67"/>
    <w:rsid w:val="00061E0E"/>
    <w:rsid w:val="00062CBA"/>
    <w:rsid w:val="000703C9"/>
    <w:rsid w:val="0007506F"/>
    <w:rsid w:val="00076815"/>
    <w:rsid w:val="00081F44"/>
    <w:rsid w:val="00082A5F"/>
    <w:rsid w:val="00092045"/>
    <w:rsid w:val="00093F3B"/>
    <w:rsid w:val="00097626"/>
    <w:rsid w:val="000B41B6"/>
    <w:rsid w:val="000E2ABF"/>
    <w:rsid w:val="000E3102"/>
    <w:rsid w:val="000E3F21"/>
    <w:rsid w:val="000E4C51"/>
    <w:rsid w:val="00110D1A"/>
    <w:rsid w:val="00121B3A"/>
    <w:rsid w:val="00127157"/>
    <w:rsid w:val="00134273"/>
    <w:rsid w:val="0014708F"/>
    <w:rsid w:val="00147CBA"/>
    <w:rsid w:val="00147D7D"/>
    <w:rsid w:val="0015327B"/>
    <w:rsid w:val="001624E4"/>
    <w:rsid w:val="001644FA"/>
    <w:rsid w:val="001701E7"/>
    <w:rsid w:val="001718D5"/>
    <w:rsid w:val="00177A1F"/>
    <w:rsid w:val="00181A81"/>
    <w:rsid w:val="00194C04"/>
    <w:rsid w:val="00194CE8"/>
    <w:rsid w:val="001959A2"/>
    <w:rsid w:val="00197EC5"/>
    <w:rsid w:val="001A1CA1"/>
    <w:rsid w:val="001B098A"/>
    <w:rsid w:val="001C0BCB"/>
    <w:rsid w:val="001F3109"/>
    <w:rsid w:val="001F4A6B"/>
    <w:rsid w:val="00200BA1"/>
    <w:rsid w:val="00210DD6"/>
    <w:rsid w:val="00213D9F"/>
    <w:rsid w:val="00214319"/>
    <w:rsid w:val="00227D72"/>
    <w:rsid w:val="0023296D"/>
    <w:rsid w:val="00232DDC"/>
    <w:rsid w:val="0024340D"/>
    <w:rsid w:val="00251FFA"/>
    <w:rsid w:val="00252077"/>
    <w:rsid w:val="00255666"/>
    <w:rsid w:val="002676D3"/>
    <w:rsid w:val="002737F2"/>
    <w:rsid w:val="00273EDD"/>
    <w:rsid w:val="002769A4"/>
    <w:rsid w:val="00282367"/>
    <w:rsid w:val="00284C99"/>
    <w:rsid w:val="00287624"/>
    <w:rsid w:val="002A00E0"/>
    <w:rsid w:val="002B29AD"/>
    <w:rsid w:val="002C3B32"/>
    <w:rsid w:val="002E655F"/>
    <w:rsid w:val="002E79A2"/>
    <w:rsid w:val="002F13D4"/>
    <w:rsid w:val="002F5C9A"/>
    <w:rsid w:val="00301A14"/>
    <w:rsid w:val="0030298D"/>
    <w:rsid w:val="00307A62"/>
    <w:rsid w:val="00310050"/>
    <w:rsid w:val="003109E0"/>
    <w:rsid w:val="0031658E"/>
    <w:rsid w:val="003221A7"/>
    <w:rsid w:val="003239C6"/>
    <w:rsid w:val="0033006B"/>
    <w:rsid w:val="00351087"/>
    <w:rsid w:val="00351BAD"/>
    <w:rsid w:val="003548DA"/>
    <w:rsid w:val="00376C22"/>
    <w:rsid w:val="003826A8"/>
    <w:rsid w:val="0038533B"/>
    <w:rsid w:val="00387CDA"/>
    <w:rsid w:val="003937D1"/>
    <w:rsid w:val="00393CC4"/>
    <w:rsid w:val="003A1920"/>
    <w:rsid w:val="003A3AA7"/>
    <w:rsid w:val="003A4421"/>
    <w:rsid w:val="003A5297"/>
    <w:rsid w:val="003C0026"/>
    <w:rsid w:val="003C4B8B"/>
    <w:rsid w:val="003C6A19"/>
    <w:rsid w:val="003D67E2"/>
    <w:rsid w:val="003E60BB"/>
    <w:rsid w:val="003F13A9"/>
    <w:rsid w:val="003F2D20"/>
    <w:rsid w:val="0040579A"/>
    <w:rsid w:val="00413EAA"/>
    <w:rsid w:val="00414ADE"/>
    <w:rsid w:val="00414F73"/>
    <w:rsid w:val="0042014A"/>
    <w:rsid w:val="00422582"/>
    <w:rsid w:val="00433976"/>
    <w:rsid w:val="004361C8"/>
    <w:rsid w:val="00436F4D"/>
    <w:rsid w:val="00445326"/>
    <w:rsid w:val="00457543"/>
    <w:rsid w:val="004620C9"/>
    <w:rsid w:val="00470858"/>
    <w:rsid w:val="004834B7"/>
    <w:rsid w:val="004939EE"/>
    <w:rsid w:val="004969D3"/>
    <w:rsid w:val="004A0438"/>
    <w:rsid w:val="004A4F45"/>
    <w:rsid w:val="004B00D4"/>
    <w:rsid w:val="004B1599"/>
    <w:rsid w:val="004B1E2F"/>
    <w:rsid w:val="004B3885"/>
    <w:rsid w:val="004C0985"/>
    <w:rsid w:val="004D362E"/>
    <w:rsid w:val="004D42C2"/>
    <w:rsid w:val="004E0FC4"/>
    <w:rsid w:val="004E24CE"/>
    <w:rsid w:val="004F1FD9"/>
    <w:rsid w:val="004F33BA"/>
    <w:rsid w:val="004F4AC7"/>
    <w:rsid w:val="004F6AD9"/>
    <w:rsid w:val="00512D5B"/>
    <w:rsid w:val="005138AB"/>
    <w:rsid w:val="00513CCF"/>
    <w:rsid w:val="00516914"/>
    <w:rsid w:val="00522998"/>
    <w:rsid w:val="0053162A"/>
    <w:rsid w:val="00532BD7"/>
    <w:rsid w:val="00551B90"/>
    <w:rsid w:val="00551D82"/>
    <w:rsid w:val="00553BB7"/>
    <w:rsid w:val="0055585C"/>
    <w:rsid w:val="00563672"/>
    <w:rsid w:val="005734D7"/>
    <w:rsid w:val="0057462E"/>
    <w:rsid w:val="00575E55"/>
    <w:rsid w:val="005805EF"/>
    <w:rsid w:val="0058463E"/>
    <w:rsid w:val="005855C9"/>
    <w:rsid w:val="00585BF5"/>
    <w:rsid w:val="0059322D"/>
    <w:rsid w:val="005937D4"/>
    <w:rsid w:val="005A637B"/>
    <w:rsid w:val="005C38F4"/>
    <w:rsid w:val="005D4ED0"/>
    <w:rsid w:val="005D62B5"/>
    <w:rsid w:val="005E1D68"/>
    <w:rsid w:val="005E1EE7"/>
    <w:rsid w:val="005E5A0F"/>
    <w:rsid w:val="005E5BF2"/>
    <w:rsid w:val="005F1770"/>
    <w:rsid w:val="0060038D"/>
    <w:rsid w:val="00600663"/>
    <w:rsid w:val="00604100"/>
    <w:rsid w:val="00615035"/>
    <w:rsid w:val="00622578"/>
    <w:rsid w:val="006239A1"/>
    <w:rsid w:val="006248D9"/>
    <w:rsid w:val="00626D7A"/>
    <w:rsid w:val="00627751"/>
    <w:rsid w:val="00630546"/>
    <w:rsid w:val="00630D55"/>
    <w:rsid w:val="00634672"/>
    <w:rsid w:val="00641D47"/>
    <w:rsid w:val="006433D2"/>
    <w:rsid w:val="00647E3A"/>
    <w:rsid w:val="00666172"/>
    <w:rsid w:val="00672503"/>
    <w:rsid w:val="006755EE"/>
    <w:rsid w:val="00676BED"/>
    <w:rsid w:val="00680E98"/>
    <w:rsid w:val="006817BD"/>
    <w:rsid w:val="006824BF"/>
    <w:rsid w:val="006933F2"/>
    <w:rsid w:val="006A1C57"/>
    <w:rsid w:val="006A2056"/>
    <w:rsid w:val="006B07E6"/>
    <w:rsid w:val="006B57F2"/>
    <w:rsid w:val="006C0B80"/>
    <w:rsid w:val="006D2783"/>
    <w:rsid w:val="006D6BF0"/>
    <w:rsid w:val="006E4797"/>
    <w:rsid w:val="006E5FBE"/>
    <w:rsid w:val="006E6426"/>
    <w:rsid w:val="006E7C64"/>
    <w:rsid w:val="006F3F03"/>
    <w:rsid w:val="006F7CB2"/>
    <w:rsid w:val="00702ADE"/>
    <w:rsid w:val="0070444F"/>
    <w:rsid w:val="007101EE"/>
    <w:rsid w:val="007119D3"/>
    <w:rsid w:val="0071467C"/>
    <w:rsid w:val="00714BE0"/>
    <w:rsid w:val="00736371"/>
    <w:rsid w:val="0074157B"/>
    <w:rsid w:val="00751AB7"/>
    <w:rsid w:val="00751D3D"/>
    <w:rsid w:val="00757445"/>
    <w:rsid w:val="007703AD"/>
    <w:rsid w:val="00771FBA"/>
    <w:rsid w:val="007740BE"/>
    <w:rsid w:val="0078490B"/>
    <w:rsid w:val="007904F2"/>
    <w:rsid w:val="00791CB7"/>
    <w:rsid w:val="007922E8"/>
    <w:rsid w:val="00795775"/>
    <w:rsid w:val="007A4BBA"/>
    <w:rsid w:val="007B488F"/>
    <w:rsid w:val="007B72A4"/>
    <w:rsid w:val="007C4E77"/>
    <w:rsid w:val="007D6BE0"/>
    <w:rsid w:val="007E77FD"/>
    <w:rsid w:val="007E78BA"/>
    <w:rsid w:val="007F13E9"/>
    <w:rsid w:val="007F2030"/>
    <w:rsid w:val="007F2367"/>
    <w:rsid w:val="007F7109"/>
    <w:rsid w:val="00804F1E"/>
    <w:rsid w:val="008131D3"/>
    <w:rsid w:val="00821CE5"/>
    <w:rsid w:val="00833B96"/>
    <w:rsid w:val="008425A4"/>
    <w:rsid w:val="008461C6"/>
    <w:rsid w:val="00853AFD"/>
    <w:rsid w:val="0085421A"/>
    <w:rsid w:val="0085548D"/>
    <w:rsid w:val="008621BD"/>
    <w:rsid w:val="008675E5"/>
    <w:rsid w:val="00870A84"/>
    <w:rsid w:val="008821F0"/>
    <w:rsid w:val="00893FAC"/>
    <w:rsid w:val="008A3CF6"/>
    <w:rsid w:val="008A4859"/>
    <w:rsid w:val="008B2D50"/>
    <w:rsid w:val="008B35D2"/>
    <w:rsid w:val="008B5835"/>
    <w:rsid w:val="008B6143"/>
    <w:rsid w:val="008C13FF"/>
    <w:rsid w:val="008D293E"/>
    <w:rsid w:val="008D56A3"/>
    <w:rsid w:val="008D6A2F"/>
    <w:rsid w:val="008D7A63"/>
    <w:rsid w:val="008E19AC"/>
    <w:rsid w:val="008E6861"/>
    <w:rsid w:val="008F2104"/>
    <w:rsid w:val="008F244F"/>
    <w:rsid w:val="00921EB8"/>
    <w:rsid w:val="00931655"/>
    <w:rsid w:val="00932833"/>
    <w:rsid w:val="009340B5"/>
    <w:rsid w:val="009409EA"/>
    <w:rsid w:val="00942E5B"/>
    <w:rsid w:val="00944FDE"/>
    <w:rsid w:val="0095070B"/>
    <w:rsid w:val="00952136"/>
    <w:rsid w:val="00953D9A"/>
    <w:rsid w:val="009566F4"/>
    <w:rsid w:val="009636EE"/>
    <w:rsid w:val="00967822"/>
    <w:rsid w:val="00976E26"/>
    <w:rsid w:val="00984241"/>
    <w:rsid w:val="00994F50"/>
    <w:rsid w:val="009956FA"/>
    <w:rsid w:val="009B295E"/>
    <w:rsid w:val="009B53D4"/>
    <w:rsid w:val="009E24DA"/>
    <w:rsid w:val="009E2C09"/>
    <w:rsid w:val="009E4F89"/>
    <w:rsid w:val="009F6FB2"/>
    <w:rsid w:val="00A00D51"/>
    <w:rsid w:val="00A138BA"/>
    <w:rsid w:val="00A1684A"/>
    <w:rsid w:val="00A32493"/>
    <w:rsid w:val="00A37095"/>
    <w:rsid w:val="00A41205"/>
    <w:rsid w:val="00A45A3A"/>
    <w:rsid w:val="00A52DB9"/>
    <w:rsid w:val="00A61636"/>
    <w:rsid w:val="00A624BE"/>
    <w:rsid w:val="00A659E6"/>
    <w:rsid w:val="00A765C6"/>
    <w:rsid w:val="00A80547"/>
    <w:rsid w:val="00A80660"/>
    <w:rsid w:val="00A8356D"/>
    <w:rsid w:val="00A85040"/>
    <w:rsid w:val="00A92DD5"/>
    <w:rsid w:val="00AA0AC2"/>
    <w:rsid w:val="00AB4038"/>
    <w:rsid w:val="00AC1232"/>
    <w:rsid w:val="00AD69FA"/>
    <w:rsid w:val="00AD75F8"/>
    <w:rsid w:val="00AE5ECF"/>
    <w:rsid w:val="00AF32CA"/>
    <w:rsid w:val="00AF3820"/>
    <w:rsid w:val="00B04C88"/>
    <w:rsid w:val="00B147AA"/>
    <w:rsid w:val="00B17041"/>
    <w:rsid w:val="00B209CF"/>
    <w:rsid w:val="00B25977"/>
    <w:rsid w:val="00B259AE"/>
    <w:rsid w:val="00B268AE"/>
    <w:rsid w:val="00B26A94"/>
    <w:rsid w:val="00B2730C"/>
    <w:rsid w:val="00B27E96"/>
    <w:rsid w:val="00B52A20"/>
    <w:rsid w:val="00B54E59"/>
    <w:rsid w:val="00B641BA"/>
    <w:rsid w:val="00B66177"/>
    <w:rsid w:val="00B752EB"/>
    <w:rsid w:val="00B81064"/>
    <w:rsid w:val="00B87681"/>
    <w:rsid w:val="00B90B0E"/>
    <w:rsid w:val="00B942ED"/>
    <w:rsid w:val="00BA1887"/>
    <w:rsid w:val="00BA3526"/>
    <w:rsid w:val="00BA5C6D"/>
    <w:rsid w:val="00BA7652"/>
    <w:rsid w:val="00BC4DB1"/>
    <w:rsid w:val="00BC7CA4"/>
    <w:rsid w:val="00BD3767"/>
    <w:rsid w:val="00BE06B3"/>
    <w:rsid w:val="00BE08E3"/>
    <w:rsid w:val="00BE22A2"/>
    <w:rsid w:val="00BE2769"/>
    <w:rsid w:val="00C05618"/>
    <w:rsid w:val="00C07A49"/>
    <w:rsid w:val="00C11D93"/>
    <w:rsid w:val="00C142C6"/>
    <w:rsid w:val="00C157B7"/>
    <w:rsid w:val="00C27C71"/>
    <w:rsid w:val="00C31656"/>
    <w:rsid w:val="00C35029"/>
    <w:rsid w:val="00C366E0"/>
    <w:rsid w:val="00C533AA"/>
    <w:rsid w:val="00C550F3"/>
    <w:rsid w:val="00C56FFA"/>
    <w:rsid w:val="00C652D8"/>
    <w:rsid w:val="00C7222C"/>
    <w:rsid w:val="00C74F68"/>
    <w:rsid w:val="00C82FFF"/>
    <w:rsid w:val="00C875D1"/>
    <w:rsid w:val="00C94DA7"/>
    <w:rsid w:val="00CB1713"/>
    <w:rsid w:val="00CB1783"/>
    <w:rsid w:val="00CB1FB3"/>
    <w:rsid w:val="00CB3C72"/>
    <w:rsid w:val="00CC3716"/>
    <w:rsid w:val="00CC4207"/>
    <w:rsid w:val="00CC4805"/>
    <w:rsid w:val="00CD2A6B"/>
    <w:rsid w:val="00CE0B28"/>
    <w:rsid w:val="00CE3DF4"/>
    <w:rsid w:val="00CE5407"/>
    <w:rsid w:val="00CF15A3"/>
    <w:rsid w:val="00D016D9"/>
    <w:rsid w:val="00D07A90"/>
    <w:rsid w:val="00D10C30"/>
    <w:rsid w:val="00D20BE7"/>
    <w:rsid w:val="00D2510B"/>
    <w:rsid w:val="00D319A5"/>
    <w:rsid w:val="00D34799"/>
    <w:rsid w:val="00D514DB"/>
    <w:rsid w:val="00D55C2E"/>
    <w:rsid w:val="00D57F1F"/>
    <w:rsid w:val="00D661BB"/>
    <w:rsid w:val="00D83044"/>
    <w:rsid w:val="00D86D57"/>
    <w:rsid w:val="00D91CDB"/>
    <w:rsid w:val="00D959E7"/>
    <w:rsid w:val="00DA154A"/>
    <w:rsid w:val="00DA3C5C"/>
    <w:rsid w:val="00DA52CA"/>
    <w:rsid w:val="00DB3BB9"/>
    <w:rsid w:val="00DC0E61"/>
    <w:rsid w:val="00DC18A7"/>
    <w:rsid w:val="00DD0D2A"/>
    <w:rsid w:val="00DD2AF9"/>
    <w:rsid w:val="00DE03B7"/>
    <w:rsid w:val="00DE2378"/>
    <w:rsid w:val="00DE5C2D"/>
    <w:rsid w:val="00DF2729"/>
    <w:rsid w:val="00DF7F5A"/>
    <w:rsid w:val="00E03054"/>
    <w:rsid w:val="00E110B6"/>
    <w:rsid w:val="00E13EC7"/>
    <w:rsid w:val="00E34024"/>
    <w:rsid w:val="00E401D5"/>
    <w:rsid w:val="00E632D5"/>
    <w:rsid w:val="00E70307"/>
    <w:rsid w:val="00E7381A"/>
    <w:rsid w:val="00E73F77"/>
    <w:rsid w:val="00EA6BF4"/>
    <w:rsid w:val="00EA7BCD"/>
    <w:rsid w:val="00EB1E68"/>
    <w:rsid w:val="00EC0649"/>
    <w:rsid w:val="00EC57F0"/>
    <w:rsid w:val="00EF1EAA"/>
    <w:rsid w:val="00EF4F33"/>
    <w:rsid w:val="00F01BF4"/>
    <w:rsid w:val="00F07B41"/>
    <w:rsid w:val="00F22FB1"/>
    <w:rsid w:val="00F25A55"/>
    <w:rsid w:val="00F36869"/>
    <w:rsid w:val="00F4066A"/>
    <w:rsid w:val="00F41DE1"/>
    <w:rsid w:val="00F4304A"/>
    <w:rsid w:val="00F6141F"/>
    <w:rsid w:val="00F6405F"/>
    <w:rsid w:val="00F71756"/>
    <w:rsid w:val="00F72213"/>
    <w:rsid w:val="00F722BA"/>
    <w:rsid w:val="00F73C8C"/>
    <w:rsid w:val="00F86BA0"/>
    <w:rsid w:val="00F943BB"/>
    <w:rsid w:val="00FA3B53"/>
    <w:rsid w:val="00FA6C9C"/>
    <w:rsid w:val="00FB5F8B"/>
    <w:rsid w:val="00FC0726"/>
    <w:rsid w:val="00FC44ED"/>
    <w:rsid w:val="00FD720E"/>
    <w:rsid w:val="00FE5212"/>
    <w:rsid w:val="00FE7886"/>
    <w:rsid w:val="00FF1A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link w:val="a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b">
    <w:name w:val="FollowedHyperlink"/>
    <w:basedOn w:val="a0"/>
    <w:uiPriority w:val="99"/>
    <w:semiHidden/>
    <w:unhideWhenUsed/>
    <w:rsid w:val="006755EE"/>
    <w:rPr>
      <w:color w:val="800080" w:themeColor="followedHyperlink"/>
      <w:u w:val="single"/>
    </w:rPr>
  </w:style>
  <w:style w:type="character" w:styleId="ac">
    <w:name w:val="line number"/>
    <w:basedOn w:val="a0"/>
    <w:uiPriority w:val="99"/>
    <w:semiHidden/>
    <w:unhideWhenUsed/>
    <w:rsid w:val="00147CBA"/>
  </w:style>
  <w:style w:type="character" w:styleId="ad">
    <w:name w:val="annotation reference"/>
    <w:basedOn w:val="a0"/>
    <w:uiPriority w:val="99"/>
    <w:semiHidden/>
    <w:unhideWhenUsed/>
    <w:rsid w:val="008B2D50"/>
    <w:rPr>
      <w:sz w:val="16"/>
      <w:szCs w:val="16"/>
    </w:rPr>
  </w:style>
  <w:style w:type="paragraph" w:styleId="ae">
    <w:name w:val="annotation text"/>
    <w:basedOn w:val="a"/>
    <w:link w:val="af"/>
    <w:uiPriority w:val="99"/>
    <w:unhideWhenUsed/>
    <w:rsid w:val="008B2D50"/>
    <w:rPr>
      <w:sz w:val="20"/>
      <w:szCs w:val="20"/>
    </w:rPr>
  </w:style>
  <w:style w:type="character" w:customStyle="1" w:styleId="af">
    <w:name w:val="批注文字 字符"/>
    <w:basedOn w:val="a0"/>
    <w:link w:val="ae"/>
    <w:uiPriority w:val="99"/>
    <w:rsid w:val="008B2D50"/>
    <w:rPr>
      <w:sz w:val="20"/>
      <w:szCs w:val="20"/>
    </w:rPr>
  </w:style>
  <w:style w:type="paragraph" w:styleId="af0">
    <w:name w:val="annotation subject"/>
    <w:basedOn w:val="ae"/>
    <w:next w:val="ae"/>
    <w:link w:val="af1"/>
    <w:uiPriority w:val="99"/>
    <w:semiHidden/>
    <w:unhideWhenUsed/>
    <w:rsid w:val="008B2D50"/>
    <w:rPr>
      <w:b/>
      <w:bCs/>
    </w:rPr>
  </w:style>
  <w:style w:type="character" w:customStyle="1" w:styleId="af1">
    <w:name w:val="批注主题 字符"/>
    <w:basedOn w:val="af"/>
    <w:link w:val="af0"/>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0"/>
    <w:rsid w:val="00044CFE"/>
    <w:pPr>
      <w:jc w:val="center"/>
    </w:pPr>
    <w:rPr>
      <w:noProof/>
    </w:rPr>
  </w:style>
  <w:style w:type="character" w:customStyle="1" w:styleId="EndNoteBibliographyTitle0">
    <w:name w:val="EndNote Bibliography Title 字符"/>
    <w:basedOn w:val="a0"/>
    <w:link w:val="EndNoteBibliographyTitle"/>
    <w:rsid w:val="00044CFE"/>
    <w:rPr>
      <w:noProof/>
    </w:rPr>
  </w:style>
  <w:style w:type="paragraph" w:customStyle="1" w:styleId="EndNoteBibliography">
    <w:name w:val="EndNote Bibliography"/>
    <w:basedOn w:val="a"/>
    <w:link w:val="EndNoteBibliography0"/>
    <w:rsid w:val="00044CFE"/>
    <w:rPr>
      <w:noProof/>
    </w:rPr>
  </w:style>
  <w:style w:type="character" w:customStyle="1" w:styleId="EndNoteBibliography0">
    <w:name w:val="EndNote Bibliography 字符"/>
    <w:basedOn w:val="a0"/>
    <w:link w:val="EndNoteBibliography"/>
    <w:rsid w:val="00044CFE"/>
    <w:rPr>
      <w:noProof/>
    </w:rPr>
  </w:style>
  <w:style w:type="paragraph" w:styleId="af2">
    <w:name w:val="Date"/>
    <w:basedOn w:val="a"/>
    <w:next w:val="a"/>
    <w:link w:val="af3"/>
    <w:uiPriority w:val="99"/>
    <w:semiHidden/>
    <w:unhideWhenUsed/>
    <w:rsid w:val="00FC44ED"/>
    <w:pPr>
      <w:ind w:leftChars="2500" w:left="100"/>
    </w:pPr>
  </w:style>
  <w:style w:type="character" w:customStyle="1" w:styleId="af3">
    <w:name w:val="日期 字符"/>
    <w:basedOn w:val="a0"/>
    <w:link w:val="af2"/>
    <w:uiPriority w:val="99"/>
    <w:semiHidden/>
    <w:rsid w:val="00FC44ED"/>
  </w:style>
  <w:style w:type="character" w:styleId="af4">
    <w:name w:val="Placeholder Text"/>
    <w:basedOn w:val="a0"/>
    <w:uiPriority w:val="99"/>
    <w:semiHidden/>
    <w:rsid w:val="00EA6BF4"/>
    <w:rPr>
      <w:color w:val="808080"/>
    </w:rPr>
  </w:style>
  <w:style w:type="character" w:customStyle="1" w:styleId="aa">
    <w:name w:val="列表段落 字符"/>
    <w:basedOn w:val="a0"/>
    <w:link w:val="a9"/>
    <w:uiPriority w:val="34"/>
    <w:rsid w:val="00676BED"/>
    <w:rPr>
      <w:rFonts w:asciiTheme="minorHAnsi" w:eastAsiaTheme="minorHAnsi" w:hAnsiTheme="minorHAnsi" w:cstheme="minorBidi"/>
      <w:sz w:val="22"/>
      <w:szCs w:val="22"/>
    </w:rPr>
  </w:style>
  <w:style w:type="paragraph" w:styleId="af5">
    <w:name w:val="Balloon Text"/>
    <w:basedOn w:val="a"/>
    <w:link w:val="af6"/>
    <w:uiPriority w:val="99"/>
    <w:semiHidden/>
    <w:unhideWhenUsed/>
    <w:rsid w:val="00932833"/>
    <w:rPr>
      <w:rFonts w:ascii="Segoe UI" w:hAnsi="Segoe UI" w:cs="Segoe UI"/>
      <w:sz w:val="18"/>
      <w:szCs w:val="18"/>
    </w:rPr>
  </w:style>
  <w:style w:type="character" w:customStyle="1" w:styleId="af6">
    <w:name w:val="批注框文本 字符"/>
    <w:basedOn w:val="a0"/>
    <w:link w:val="af5"/>
    <w:uiPriority w:val="99"/>
    <w:semiHidden/>
    <w:rsid w:val="00932833"/>
    <w:rPr>
      <w:rFonts w:ascii="Segoe UI" w:hAnsi="Segoe UI" w:cs="Segoe UI"/>
      <w:sz w:val="18"/>
      <w:szCs w:val="18"/>
    </w:rPr>
  </w:style>
  <w:style w:type="character" w:customStyle="1" w:styleId="20">
    <w:name w:val="未处理的提及2"/>
    <w:basedOn w:val="a0"/>
    <w:uiPriority w:val="99"/>
    <w:semiHidden/>
    <w:unhideWhenUsed/>
    <w:rsid w:val="00976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545512">
      <w:bodyDiv w:val="1"/>
      <w:marLeft w:val="0"/>
      <w:marRight w:val="0"/>
      <w:marTop w:val="0"/>
      <w:marBottom w:val="0"/>
      <w:divBdr>
        <w:top w:val="none" w:sz="0" w:space="0" w:color="auto"/>
        <w:left w:val="none" w:sz="0" w:space="0" w:color="auto"/>
        <w:bottom w:val="none" w:sz="0" w:space="0" w:color="auto"/>
        <w:right w:val="none" w:sz="0" w:space="0" w:color="auto"/>
      </w:divBdr>
    </w:div>
    <w:div w:id="7153524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xia@tjh.tjmu.edu.cn" TargetMode="External"/><Relationship Id="rId13" Type="http://schemas.openxmlformats.org/officeDocument/2006/relationships/hyperlink" Target="mailto:wsqsunny@163.com"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mailto:zjchen@hust.edu.cn" TargetMode="External"/><Relationship Id="rId12" Type="http://schemas.openxmlformats.org/officeDocument/2006/relationships/hyperlink" Target="mailto:dongzhibing@tjh.tjmu.edu.cn" TargetMode="External"/><Relationship Id="rId17" Type="http://schemas.openxmlformats.org/officeDocument/2006/relationships/hyperlink" Target="mailto:ychen713@163.com" TargetMode="External"/><Relationship Id="rId2" Type="http://schemas.openxmlformats.org/officeDocument/2006/relationships/styles" Target="styles.xml"/><Relationship Id="rId16" Type="http://schemas.openxmlformats.org/officeDocument/2006/relationships/hyperlink" Target="mailto:zwtang@tjh.tjmu.edu.cn"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15084853778@163.com" TargetMode="External"/><Relationship Id="rId5" Type="http://schemas.openxmlformats.org/officeDocument/2006/relationships/footnotes" Target="footnotes.xml"/><Relationship Id="rId15" Type="http://schemas.openxmlformats.org/officeDocument/2006/relationships/hyperlink" Target="mailto:xujiang@hust.edu.cn" TargetMode="External"/><Relationship Id="rId23" Type="http://schemas.openxmlformats.org/officeDocument/2006/relationships/theme" Target="theme/theme1.xml"/><Relationship Id="rId10" Type="http://schemas.openxmlformats.org/officeDocument/2006/relationships/hyperlink" Target="mailto:guminghui@tjh.tjmu.edu.cn"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xianan@tjh.tjmu.edu.cn" TargetMode="External"/><Relationship Id="rId14" Type="http://schemas.openxmlformats.org/officeDocument/2006/relationships/hyperlink" Target="mailto:aqqsheep@163.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393</Words>
  <Characters>40021</Characters>
  <Application>Microsoft Office Word</Application>
  <DocSecurity>0</DocSecurity>
  <Lines>72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9-25T16:33:00Z</dcterms:created>
  <dcterms:modified xsi:type="dcterms:W3CDTF">2025-09-30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